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34B5E5EA" w14:textId="27B99451" w:rsidR="0097724A"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2901150" w:history="1">
        <w:r w:rsidRPr="008C3514">
          <w:rPr>
            <w:rStyle w:val="Hyperlink"/>
            <w:noProof/>
          </w:rPr>
          <w:t>4.1 Summary of Dissertation</w:t>
        </w:r>
        <w:r>
          <w:rPr>
            <w:noProof/>
            <w:webHidden/>
          </w:rPr>
          <w:tab/>
        </w:r>
        <w:r>
          <w:rPr>
            <w:noProof/>
            <w:webHidden/>
          </w:rPr>
          <w:fldChar w:fldCharType="begin"/>
        </w:r>
        <w:r>
          <w:rPr>
            <w:noProof/>
            <w:webHidden/>
          </w:rPr>
          <w:instrText xml:space="preserve"> PAGEREF _Toc172901150 \h </w:instrText>
        </w:r>
        <w:r>
          <w:rPr>
            <w:noProof/>
            <w:webHidden/>
          </w:rPr>
        </w:r>
        <w:r>
          <w:rPr>
            <w:noProof/>
            <w:webHidden/>
          </w:rPr>
          <w:fldChar w:fldCharType="separate"/>
        </w:r>
        <w:r>
          <w:rPr>
            <w:noProof/>
            <w:webHidden/>
          </w:rPr>
          <w:t>3</w:t>
        </w:r>
        <w:r>
          <w:rPr>
            <w:noProof/>
            <w:webHidden/>
          </w:rPr>
          <w:fldChar w:fldCharType="end"/>
        </w:r>
      </w:hyperlink>
    </w:p>
    <w:p w14:paraId="41420585" w14:textId="6056D8DF" w:rsidR="0097724A" w:rsidRDefault="00000000">
      <w:pPr>
        <w:pStyle w:val="TOC1"/>
        <w:tabs>
          <w:tab w:val="right" w:leader="dot" w:pos="9350"/>
        </w:tabs>
        <w:rPr>
          <w:rFonts w:cstheme="minorBidi"/>
          <w:noProof/>
          <w:kern w:val="2"/>
          <w:sz w:val="24"/>
          <w:szCs w:val="24"/>
          <w14:ligatures w14:val="standardContextual"/>
        </w:rPr>
      </w:pPr>
      <w:hyperlink w:anchor="_Toc172901151" w:history="1">
        <w:r w:rsidR="0097724A" w:rsidRPr="008C3514">
          <w:rPr>
            <w:rStyle w:val="Hyperlink"/>
            <w:noProof/>
          </w:rPr>
          <w:t>4.2 Studying the impact of sidechain packing with other forces</w:t>
        </w:r>
        <w:r w:rsidR="0097724A">
          <w:rPr>
            <w:noProof/>
            <w:webHidden/>
          </w:rPr>
          <w:tab/>
        </w:r>
        <w:r w:rsidR="0097724A">
          <w:rPr>
            <w:noProof/>
            <w:webHidden/>
          </w:rPr>
          <w:fldChar w:fldCharType="begin"/>
        </w:r>
        <w:r w:rsidR="0097724A">
          <w:rPr>
            <w:noProof/>
            <w:webHidden/>
          </w:rPr>
          <w:instrText xml:space="preserve"> PAGEREF _Toc172901151 \h </w:instrText>
        </w:r>
        <w:r w:rsidR="0097724A">
          <w:rPr>
            <w:noProof/>
            <w:webHidden/>
          </w:rPr>
        </w:r>
        <w:r w:rsidR="0097724A">
          <w:rPr>
            <w:noProof/>
            <w:webHidden/>
          </w:rPr>
          <w:fldChar w:fldCharType="separate"/>
        </w:r>
        <w:r w:rsidR="0097724A">
          <w:rPr>
            <w:noProof/>
            <w:webHidden/>
          </w:rPr>
          <w:t>4</w:t>
        </w:r>
        <w:r w:rsidR="0097724A">
          <w:rPr>
            <w:noProof/>
            <w:webHidden/>
          </w:rPr>
          <w:fldChar w:fldCharType="end"/>
        </w:r>
      </w:hyperlink>
    </w:p>
    <w:p w14:paraId="1CDA8C0C" w14:textId="6DE53131" w:rsidR="0097724A" w:rsidRDefault="00000000">
      <w:pPr>
        <w:pStyle w:val="TOC1"/>
        <w:tabs>
          <w:tab w:val="right" w:leader="dot" w:pos="9350"/>
        </w:tabs>
        <w:rPr>
          <w:rFonts w:cstheme="minorBidi"/>
          <w:noProof/>
          <w:kern w:val="2"/>
          <w:sz w:val="24"/>
          <w:szCs w:val="24"/>
          <w14:ligatures w14:val="standardContextual"/>
        </w:rPr>
      </w:pPr>
      <w:hyperlink w:anchor="_Toc172901152" w:history="1">
        <w:r w:rsidR="0097724A" w:rsidRPr="008C3514">
          <w:rPr>
            <w:rStyle w:val="Hyperlink"/>
            <w:noProof/>
          </w:rPr>
          <w:t>4.2 Improving the protein design algorithm</w:t>
        </w:r>
        <w:r w:rsidR="0097724A">
          <w:rPr>
            <w:noProof/>
            <w:webHidden/>
          </w:rPr>
          <w:tab/>
        </w:r>
        <w:r w:rsidR="0097724A">
          <w:rPr>
            <w:noProof/>
            <w:webHidden/>
          </w:rPr>
          <w:fldChar w:fldCharType="begin"/>
        </w:r>
        <w:r w:rsidR="0097724A">
          <w:rPr>
            <w:noProof/>
            <w:webHidden/>
          </w:rPr>
          <w:instrText xml:space="preserve"> PAGEREF _Toc172901152 \h </w:instrText>
        </w:r>
        <w:r w:rsidR="0097724A">
          <w:rPr>
            <w:noProof/>
            <w:webHidden/>
          </w:rPr>
        </w:r>
        <w:r w:rsidR="0097724A">
          <w:rPr>
            <w:noProof/>
            <w:webHidden/>
          </w:rPr>
          <w:fldChar w:fldCharType="separate"/>
        </w:r>
        <w:r w:rsidR="0097724A">
          <w:rPr>
            <w:noProof/>
            <w:webHidden/>
          </w:rPr>
          <w:t>7</w:t>
        </w:r>
        <w:r w:rsidR="0097724A">
          <w:rPr>
            <w:noProof/>
            <w:webHidden/>
          </w:rPr>
          <w:fldChar w:fldCharType="end"/>
        </w:r>
      </w:hyperlink>
    </w:p>
    <w:p w14:paraId="073B5BD7" w14:textId="2B397103" w:rsidR="0097724A" w:rsidRDefault="00000000">
      <w:pPr>
        <w:pStyle w:val="TOC2"/>
        <w:tabs>
          <w:tab w:val="right" w:leader="dot" w:pos="9350"/>
        </w:tabs>
        <w:rPr>
          <w:rFonts w:cstheme="minorBidi"/>
          <w:noProof/>
          <w:kern w:val="2"/>
          <w:sz w:val="24"/>
          <w:szCs w:val="24"/>
          <w14:ligatures w14:val="standardContextual"/>
        </w:rPr>
      </w:pPr>
      <w:hyperlink w:anchor="_Toc172901153" w:history="1">
        <w:r w:rsidR="0097724A" w:rsidRPr="008C3514">
          <w:rPr>
            <w:rStyle w:val="Hyperlink"/>
            <w:noProof/>
          </w:rPr>
          <w:t>4.2.1</w:t>
        </w:r>
        <w:r w:rsidR="0097724A">
          <w:rPr>
            <w:noProof/>
            <w:webHidden/>
          </w:rPr>
          <w:tab/>
        </w:r>
        <w:r w:rsidR="0097724A">
          <w:rPr>
            <w:noProof/>
            <w:webHidden/>
          </w:rPr>
          <w:fldChar w:fldCharType="begin"/>
        </w:r>
        <w:r w:rsidR="0097724A">
          <w:rPr>
            <w:noProof/>
            <w:webHidden/>
          </w:rPr>
          <w:instrText xml:space="preserve"> PAGEREF _Toc172901153 \h </w:instrText>
        </w:r>
        <w:r w:rsidR="0097724A">
          <w:rPr>
            <w:noProof/>
            <w:webHidden/>
          </w:rPr>
        </w:r>
        <w:r w:rsidR="0097724A">
          <w:rPr>
            <w:noProof/>
            <w:webHidden/>
          </w:rPr>
          <w:fldChar w:fldCharType="separate"/>
        </w:r>
        <w:r w:rsidR="0097724A">
          <w:rPr>
            <w:noProof/>
            <w:webHidden/>
          </w:rPr>
          <w:t>7</w:t>
        </w:r>
        <w:r w:rsidR="0097724A">
          <w:rPr>
            <w:noProof/>
            <w:webHidden/>
          </w:rPr>
          <w:fldChar w:fldCharType="end"/>
        </w:r>
      </w:hyperlink>
    </w:p>
    <w:p w14:paraId="0B3EF26B" w14:textId="15377A0E" w:rsidR="0097724A" w:rsidRDefault="00000000">
      <w:pPr>
        <w:pStyle w:val="TOC2"/>
        <w:tabs>
          <w:tab w:val="right" w:leader="dot" w:pos="9350"/>
        </w:tabs>
        <w:rPr>
          <w:rFonts w:cstheme="minorBidi"/>
          <w:noProof/>
          <w:kern w:val="2"/>
          <w:sz w:val="24"/>
          <w:szCs w:val="24"/>
          <w14:ligatures w14:val="standardContextual"/>
        </w:rPr>
      </w:pPr>
      <w:hyperlink w:anchor="_Toc172901154" w:history="1">
        <w:r w:rsidR="0097724A" w:rsidRPr="008C3514">
          <w:rPr>
            <w:rStyle w:val="Hyperlink"/>
            <w:noProof/>
          </w:rPr>
          <w:t>4.2.2 Heterodimer design</w:t>
        </w:r>
        <w:r w:rsidR="0097724A">
          <w:rPr>
            <w:noProof/>
            <w:webHidden/>
          </w:rPr>
          <w:tab/>
        </w:r>
        <w:r w:rsidR="0097724A">
          <w:rPr>
            <w:noProof/>
            <w:webHidden/>
          </w:rPr>
          <w:fldChar w:fldCharType="begin"/>
        </w:r>
        <w:r w:rsidR="0097724A">
          <w:rPr>
            <w:noProof/>
            <w:webHidden/>
          </w:rPr>
          <w:instrText xml:space="preserve"> PAGEREF _Toc172901154 \h </w:instrText>
        </w:r>
        <w:r w:rsidR="0097724A">
          <w:rPr>
            <w:noProof/>
            <w:webHidden/>
          </w:rPr>
        </w:r>
        <w:r w:rsidR="0097724A">
          <w:rPr>
            <w:noProof/>
            <w:webHidden/>
          </w:rPr>
          <w:fldChar w:fldCharType="separate"/>
        </w:r>
        <w:r w:rsidR="0097724A">
          <w:rPr>
            <w:noProof/>
            <w:webHidden/>
          </w:rPr>
          <w:t>8</w:t>
        </w:r>
        <w:r w:rsidR="0097724A">
          <w:rPr>
            <w:noProof/>
            <w:webHidden/>
          </w:rPr>
          <w:fldChar w:fldCharType="end"/>
        </w:r>
      </w:hyperlink>
    </w:p>
    <w:p w14:paraId="08E6A5E7" w14:textId="5578E2DA" w:rsidR="0097724A" w:rsidRDefault="00000000">
      <w:pPr>
        <w:pStyle w:val="TOC2"/>
        <w:tabs>
          <w:tab w:val="right" w:leader="dot" w:pos="9350"/>
        </w:tabs>
        <w:rPr>
          <w:rFonts w:cstheme="minorBidi"/>
          <w:noProof/>
          <w:kern w:val="2"/>
          <w:sz w:val="24"/>
          <w:szCs w:val="24"/>
          <w14:ligatures w14:val="standardContextual"/>
        </w:rPr>
      </w:pPr>
      <w:hyperlink w:anchor="_Toc172901155" w:history="1">
        <w:r w:rsidR="0097724A" w:rsidRPr="008C3514">
          <w:rPr>
            <w:rStyle w:val="Hyperlink"/>
            <w:noProof/>
          </w:rPr>
          <w:t>4.2.3 Shape Fitting</w:t>
        </w:r>
        <w:r w:rsidR="0097724A">
          <w:rPr>
            <w:noProof/>
            <w:webHidden/>
          </w:rPr>
          <w:tab/>
        </w:r>
        <w:r w:rsidR="0097724A">
          <w:rPr>
            <w:noProof/>
            <w:webHidden/>
          </w:rPr>
          <w:fldChar w:fldCharType="begin"/>
        </w:r>
        <w:r w:rsidR="0097724A">
          <w:rPr>
            <w:noProof/>
            <w:webHidden/>
          </w:rPr>
          <w:instrText xml:space="preserve"> PAGEREF _Toc172901155 \h </w:instrText>
        </w:r>
        <w:r w:rsidR="0097724A">
          <w:rPr>
            <w:noProof/>
            <w:webHidden/>
          </w:rPr>
        </w:r>
        <w:r w:rsidR="0097724A">
          <w:rPr>
            <w:noProof/>
            <w:webHidden/>
          </w:rPr>
          <w:fldChar w:fldCharType="separate"/>
        </w:r>
        <w:r w:rsidR="0097724A">
          <w:rPr>
            <w:noProof/>
            <w:webHidden/>
          </w:rPr>
          <w:t>9</w:t>
        </w:r>
        <w:r w:rsidR="0097724A">
          <w:rPr>
            <w:noProof/>
            <w:webHidden/>
          </w:rPr>
          <w:fldChar w:fldCharType="end"/>
        </w:r>
      </w:hyperlink>
    </w:p>
    <w:p w14:paraId="137736C8" w14:textId="23F5856F" w:rsidR="0097724A" w:rsidRDefault="00000000">
      <w:pPr>
        <w:pStyle w:val="TOC1"/>
        <w:tabs>
          <w:tab w:val="right" w:leader="dot" w:pos="9350"/>
        </w:tabs>
        <w:rPr>
          <w:rFonts w:cstheme="minorBidi"/>
          <w:noProof/>
          <w:kern w:val="2"/>
          <w:sz w:val="24"/>
          <w:szCs w:val="24"/>
          <w14:ligatures w14:val="standardContextual"/>
        </w:rPr>
      </w:pPr>
      <w:hyperlink w:anchor="_Toc172901156" w:history="1">
        <w:r w:rsidR="0097724A" w:rsidRPr="008C3514">
          <w:rPr>
            <w:rStyle w:val="Hyperlink"/>
            <w:noProof/>
          </w:rPr>
          <w:t>4.3 Detecting protein concentration in high-throughput</w:t>
        </w:r>
        <w:r w:rsidR="0097724A">
          <w:rPr>
            <w:noProof/>
            <w:webHidden/>
          </w:rPr>
          <w:tab/>
        </w:r>
        <w:r w:rsidR="0097724A">
          <w:rPr>
            <w:noProof/>
            <w:webHidden/>
          </w:rPr>
          <w:fldChar w:fldCharType="begin"/>
        </w:r>
        <w:r w:rsidR="0097724A">
          <w:rPr>
            <w:noProof/>
            <w:webHidden/>
          </w:rPr>
          <w:instrText xml:space="preserve"> PAGEREF _Toc172901156 \h </w:instrText>
        </w:r>
        <w:r w:rsidR="0097724A">
          <w:rPr>
            <w:noProof/>
            <w:webHidden/>
          </w:rPr>
        </w:r>
        <w:r w:rsidR="0097724A">
          <w:rPr>
            <w:noProof/>
            <w:webHidden/>
          </w:rPr>
          <w:fldChar w:fldCharType="separate"/>
        </w:r>
        <w:r w:rsidR="0097724A">
          <w:rPr>
            <w:noProof/>
            <w:webHidden/>
          </w:rPr>
          <w:t>9</w:t>
        </w:r>
        <w:r w:rsidR="0097724A">
          <w:rPr>
            <w:noProof/>
            <w:webHidden/>
          </w:rPr>
          <w:fldChar w:fldCharType="end"/>
        </w:r>
      </w:hyperlink>
    </w:p>
    <w:p w14:paraId="17EF53A2" w14:textId="5F7D6268"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2901150"/>
      <w:r>
        <w:lastRenderedPageBreak/>
        <w:t>4.1 Summary of Dissertation</w:t>
      </w:r>
      <w:bookmarkEnd w:id="0"/>
    </w:p>
    <w:p w14:paraId="633234CD" w14:textId="19A684C2" w:rsidR="00DB2172" w:rsidRDefault="00DB2172" w:rsidP="000B620E">
      <w:pPr>
        <w:spacing w:line="480" w:lineRule="auto"/>
        <w:ind w:firstLine="360"/>
        <w:rPr>
          <w:rFonts w:ascii="Calibri" w:hAnsi="Calibri" w:cs="Calibri"/>
        </w:rPr>
      </w:pPr>
      <w:r>
        <w:rPr>
          <w:rFonts w:ascii="Calibri" w:hAnsi="Calibri" w:cs="Calibri"/>
        </w:rPr>
        <w:t>In the previous chapters, I de</w:t>
      </w:r>
      <w:r w:rsidR="004D5B87">
        <w:rPr>
          <w:rFonts w:ascii="Calibri" w:hAnsi="Calibri" w:cs="Calibri"/>
        </w:rPr>
        <w:t xml:space="preserve">tailed the research that the Senes lab has focused on in terms of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796051">
        <w:rPr>
          <w:rFonts w:ascii="Calibri" w:hAnsi="Calibri" w:cs="Calibri"/>
        </w:rPr>
        <w:t xml:space="preserve">In my research, we studied a subset of van der Waals packing known as sidechain packing. We 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51C43455" w:rsidR="00562350" w:rsidRDefault="0031351F" w:rsidP="000B620E">
      <w:pPr>
        <w:spacing w:line="480" w:lineRule="auto"/>
        <w:ind w:firstLine="360"/>
        <w:rPr>
          <w:rFonts w:ascii="Calibri" w:hAnsi="Calibri" w:cs="Calibri"/>
        </w:rPr>
      </w:pPr>
      <w:r>
        <w:rPr>
          <w:rFonts w:ascii="Calibri" w:hAnsi="Calibri" w:cs="Calibri"/>
        </w:rPr>
        <w:t xml:space="preserve">In my 2024 … 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Through computational design and mutagenesis of key interacting residues, we found that proteins designed to associate with only sidechain packing dimerized less than proteins designed with sidechain packing and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tools are not well tuned to predict the association of weak </w:t>
      </w:r>
      <w:r w:rsidR="000F6415">
        <w:rPr>
          <w:rFonts w:ascii="Calibri" w:hAnsi="Calibri" w:cs="Calibri"/>
        </w:rPr>
        <w:t>MP</w:t>
      </w:r>
      <w:r w:rsidR="00FE52AB">
        <w:rPr>
          <w:rFonts w:ascii="Calibri" w:hAnsi="Calibri" w:cs="Calibri"/>
        </w:rPr>
        <w:t xml:space="preserve"> dimers. In Chapter 3 I detail </w:t>
      </w:r>
      <w:proofErr w:type="gramStart"/>
      <w:r w:rsidR="00FE52AB">
        <w:rPr>
          <w:rFonts w:ascii="Calibri" w:hAnsi="Calibri" w:cs="Calibri"/>
        </w:rPr>
        <w:t>a majority of</w:t>
      </w:r>
      <w:proofErr w:type="gramEnd"/>
      <w:r w:rsidR="00FE52AB">
        <w:rPr>
          <w:rFonts w:ascii="Calibri" w:hAnsi="Calibri" w:cs="Calibri"/>
        </w:rPr>
        <w:t xml:space="preserve"> the computational methods that I developed to design dimers and the rationale for each decision made during the design procedure. Explaining these methods in detail allows for students in our lab and others to utilize and/or co-opt my methods for future research. </w:t>
      </w:r>
      <w:r>
        <w:rPr>
          <w:rFonts w:ascii="Calibri" w:hAnsi="Calibri" w:cs="Calibri"/>
        </w:rPr>
        <w:t xml:space="preserve"> </w:t>
      </w:r>
      <w:r w:rsidR="00FE52AB">
        <w:rPr>
          <w:rFonts w:ascii="Calibri" w:hAnsi="Calibri" w:cs="Calibri"/>
        </w:rPr>
        <w:t xml:space="preserve">At the end of Chapter 3, I also detail additional experiments that were not included in my publication, where I studied the effects of mutating leftover hydrogen bonding residues that were used in the design process.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w:t>
      </w:r>
      <w:proofErr w:type="gramStart"/>
      <w:r w:rsidR="00FE52AB">
        <w:rPr>
          <w:rFonts w:ascii="Calibri" w:hAnsi="Calibri" w:cs="Calibri"/>
        </w:rPr>
        <w:t>associate</w:t>
      </w:r>
      <w:proofErr w:type="gramEnd"/>
      <w:r w:rsidR="00FE52AB">
        <w:rPr>
          <w:rFonts w:ascii="Calibri" w:hAnsi="Calibri" w:cs="Calibri"/>
        </w:rPr>
        <w:t xml:space="preserve"> by sidechain packing in the absence of any potential hydrogen bonding. </w:t>
      </w:r>
    </w:p>
    <w:p w14:paraId="59BA444D" w14:textId="7E739A4C" w:rsidR="00640599" w:rsidRDefault="00FE52AB" w:rsidP="000B620E">
      <w:pPr>
        <w:spacing w:line="480" w:lineRule="auto"/>
        <w:ind w:firstLine="360"/>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will expand on potential avenues for future research where </w:t>
      </w:r>
      <w:r w:rsidR="000B620E">
        <w:rPr>
          <w:rFonts w:ascii="Calibri" w:hAnsi="Calibri" w:cs="Calibri"/>
        </w:rPr>
        <w:t xml:space="preserve">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 Finally, I suggest </w:t>
      </w:r>
      <w:r w:rsidR="000B620E">
        <w:rPr>
          <w:rFonts w:ascii="Calibri" w:hAnsi="Calibri" w:cs="Calibri"/>
        </w:rPr>
        <w:lastRenderedPageBreak/>
        <w:t>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3BDC21D5" w14:textId="525B7F0E" w:rsidR="00EA7959" w:rsidRDefault="00EA7959" w:rsidP="00EA7959">
      <w:pPr>
        <w:pStyle w:val="ThesisTOC"/>
      </w:pPr>
      <w:bookmarkStart w:id="1" w:name="_Toc172901151"/>
      <w:r>
        <w:lastRenderedPageBreak/>
        <w:t>4.2 Studying the impact of sidechain packing with other forces</w:t>
      </w:r>
      <w:bookmarkEnd w:id="1"/>
    </w:p>
    <w:p w14:paraId="7217AADE" w14:textId="25E35794" w:rsidR="00B332C6" w:rsidRDefault="000F6415" w:rsidP="00A4522E">
      <w:pPr>
        <w:pStyle w:val="TOC3"/>
      </w:pPr>
      <w:r>
        <w:t xml:space="preserve">To investigate the impact of sidechain packing on MP folding and association, I designed thousands of proteins using only a subset of AAs. However, this subset of AAs includes two AAs (Ser and </w:t>
      </w:r>
      <w:proofErr w:type="spellStart"/>
      <w:r>
        <w:t>Thr</w:t>
      </w:r>
      <w:proofErr w:type="spellEnd"/>
      <w:r>
        <w:t>) with the potential to form hydrogen bonds (cite) and two AAs (</w:t>
      </w:r>
      <w:proofErr w:type="spellStart"/>
      <w:r>
        <w:t>Trp</w:t>
      </w:r>
      <w:proofErr w:type="spellEnd"/>
      <w:r>
        <w:t xml:space="preserve"> and </w:t>
      </w:r>
      <w:proofErr w:type="spellStart"/>
      <w:r>
        <w:t>Phe</w:t>
      </w:r>
      <w:proofErr w:type="spellEnd"/>
      <w:r>
        <w:t xml:space="preserve">) with the potential for electrostatic interactions. Tyr, another AA included in our designs, has the potential to facilitate </w:t>
      </w:r>
      <w:r w:rsidR="00DF0028">
        <w:t>both</w:t>
      </w:r>
      <w:r>
        <w:t xml:space="preserve"> interactions.</w:t>
      </w:r>
      <w:r w:rsidR="00DF0028">
        <w:t xml:space="preserve"> </w:t>
      </w:r>
      <w:r w:rsidR="00DF0028">
        <w:t>Our current dataset has the potential to facilitate interactions outside of solely sidechain packing, but our data suggests that they associate primarily through van der Waals packing.</w:t>
      </w:r>
      <w:r>
        <w:t xml:space="preserve"> </w:t>
      </w:r>
      <w:r w:rsidR="00B332C6">
        <w:t xml:space="preserve">Mutational testing on our sequences suggests that hydrogen bonding is unlikely to play a role in all our sequences, and the structures do not suggest that electrostatics are involved in association. </w:t>
      </w:r>
    </w:p>
    <w:p w14:paraId="26DBE5ED" w14:textId="77777777" w:rsidR="00B332C6" w:rsidRPr="0059601F" w:rsidRDefault="00A4522E" w:rsidP="00B332C6">
      <w:pPr>
        <w:pStyle w:val="TOC3"/>
      </w:pPr>
      <w:r>
        <w:t xml:space="preserve">We included these AAs because of their relative abundance in MP sequences. Ser and </w:t>
      </w:r>
      <w:proofErr w:type="spellStart"/>
      <w:r>
        <w:t>Thr</w:t>
      </w:r>
      <w:proofErr w:type="spellEnd"/>
      <w:r>
        <w:t xml:space="preserve"> are typically found to hydrogen bond with the backbone carbonyl oxygens in monomeric helices (cite),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n extensive van der Waals radius, which we did not want to compromise losing in our experiments. Excluding these AAs would restrict our design pool to four AAs (Leu, Ala, Val, and Ile). Because we decided to use a mutagenesis strategy implementing Ala and Ile, our designs would be even more restricted</w:t>
      </w:r>
      <w:r w:rsidR="0059601F">
        <w:t xml:space="preserve"> with </w:t>
      </w:r>
      <w:r>
        <w:t xml:space="preserve">the number of </w:t>
      </w:r>
      <w:r w:rsidR="0059601F">
        <w:t xml:space="preserve">potential </w:t>
      </w:r>
      <w:r>
        <w:t>designable sequences</w:t>
      </w:r>
      <w:r w:rsidR="0059601F">
        <w:t xml:space="preserve"> as well as </w:t>
      </w:r>
      <w:r>
        <w:t>prevent</w:t>
      </w:r>
      <w:r w:rsidR="0059601F">
        <w:t>ing them from</w:t>
      </w:r>
      <w:r>
        <w:t xml:space="preserve"> being </w:t>
      </w:r>
      <w:proofErr w:type="gramStart"/>
      <w:r>
        <w:t>similar to</w:t>
      </w:r>
      <w:proofErr w:type="gramEnd"/>
      <w:r>
        <w:t xml:space="preserve"> MP sequences.</w:t>
      </w:r>
      <w:r w:rsidR="00B332C6">
        <w:t xml:space="preserve"> </w:t>
      </w:r>
      <w:r w:rsidR="00B332C6">
        <w:t>However, a more purposeful study would be helpful to ascertain the overall impact of packing on folding and association.</w:t>
      </w:r>
    </w:p>
    <w:p w14:paraId="4EA39043" w14:textId="0582474F" w:rsidR="00646CA8" w:rsidRDefault="0059601F" w:rsidP="00A4522E">
      <w:pPr>
        <w:pStyle w:val="TOC3"/>
      </w:pPr>
      <w:r>
        <w:t>To better study the impact of sidechain packing alongside other forces, we can rerun our design algorithm with a few different constraints. Instead of optimizing the sequences we choose solely by their calculated amount of van der Waals packing, we can instead choose sequences with a considerable amount of hydrogen bonding.</w:t>
      </w:r>
      <w:r w:rsidR="00C37B9E">
        <w:t xml:space="preserve"> We can see if an increase in the amount of predicted hydrogen bonding and 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B332C6">
        <w:t>One</w:t>
      </w:r>
      <w:r w:rsidR="00C37B9E">
        <w:t xml:space="preserve"> option is to include electrostatics in our energy calculation to determine if structures more amenable to these interactions are </w:t>
      </w:r>
      <w:r w:rsidR="00C37B9E">
        <w:lastRenderedPageBreak/>
        <w:t>more stable. While the previous two ideas utilize the same AAs as</w:t>
      </w:r>
      <w:r w:rsidR="007A35DC">
        <w:t xml:space="preserve"> the designs run in my paper, designing sequences with an alternative subset of AAs could also be an option. Charged interactions have been found to impact folding in a variety of MP systems. Including the two charged AAs (Arg and Lys) to facilitate association would allow us to determine the impact of packing with different numbers of charged AAs. Alternatively, designing with only a subset of AAs with the potential for hydrogen bonding (Ser and </w:t>
      </w:r>
      <w:proofErr w:type="spellStart"/>
      <w:r w:rsidR="007A35DC">
        <w:t>Thr</w:t>
      </w:r>
      <w:proofErr w:type="spellEnd"/>
      <w:r w:rsidR="007A35DC">
        <w:t>) or electrostatic</w:t>
      </w:r>
      <w:r w:rsidR="00646CA8">
        <w:t xml:space="preserve"> interactions </w:t>
      </w:r>
      <w:r w:rsidR="007A35DC">
        <w:t>(</w:t>
      </w:r>
      <w:proofErr w:type="spellStart"/>
      <w:r w:rsidR="007A35DC">
        <w:t>Phe</w:t>
      </w:r>
      <w:proofErr w:type="spellEnd"/>
      <w:r w:rsidR="007A35DC">
        <w:t xml:space="preserve"> or </w:t>
      </w:r>
      <w:proofErr w:type="spellStart"/>
      <w:r w:rsidR="007A35DC">
        <w:t>Trp</w:t>
      </w:r>
      <w:proofErr w:type="spellEnd"/>
      <w:r w:rsidR="007A35DC">
        <w:t>)</w:t>
      </w:r>
      <w:r w:rsidR="00646CA8">
        <w:t xml:space="preserve"> would allow us to better isolate sidechain packing with these forces. By designing sequences with different numbers of each of these AAs, we can tune the amount of hydrogen bonding and electrostatics even if our energetics are inaccurate. </w:t>
      </w:r>
    </w:p>
    <w:p w14:paraId="7126A88C" w14:textId="0391070F" w:rsidR="0059601F" w:rsidRPr="002D19A2" w:rsidRDefault="00646CA8" w:rsidP="00A4522E">
      <w:pPr>
        <w:pStyle w:val="TOC3"/>
      </w:pPr>
      <w:r>
        <w:t xml:space="preserve">Another idea is to design sequences for our most accurate energy model: </w:t>
      </w:r>
      <w:proofErr w:type="spellStart"/>
      <w:r>
        <w:t>GAS</w:t>
      </w:r>
      <w:r>
        <w:rPr>
          <w:vertAlign w:val="subscript"/>
        </w:rPr>
        <w:t>right</w:t>
      </w:r>
      <w:proofErr w:type="spellEnd"/>
      <w:r>
        <w:t xml:space="preserve">. </w:t>
      </w:r>
      <w:proofErr w:type="spellStart"/>
      <w:r>
        <w:t>GAS</w:t>
      </w:r>
      <w:r>
        <w:softHyphen/>
      </w:r>
      <w:r>
        <w:rPr>
          <w:vertAlign w:val="subscript"/>
        </w:rPr>
        <w:t>right</w:t>
      </w:r>
      <w:proofErr w:type="spellEnd"/>
      <w:r>
        <w:t xml:space="preserve"> are involved in a variety of essential interaction including MP signaling cascades and …. We have previously studied </w:t>
      </w:r>
      <w:proofErr w:type="spellStart"/>
      <w:r>
        <w:t>GAS</w:t>
      </w:r>
      <w:r>
        <w:rPr>
          <w:vertAlign w:val="subscript"/>
        </w:rPr>
        <w:t>right</w:t>
      </w:r>
      <w:proofErr w:type="spellEnd"/>
      <w:r>
        <w:t xml:space="preserve"> sequences from the human genome, demonstrating that a subset of </w:t>
      </w:r>
      <w:proofErr w:type="spellStart"/>
      <w:r>
        <w:t>GAS</w:t>
      </w:r>
      <w:r>
        <w:rPr>
          <w:vertAlign w:val="subscript"/>
        </w:rPr>
        <w:t>right</w:t>
      </w:r>
      <w:proofErr w:type="spellEnd"/>
      <w:r>
        <w:rPr>
          <w:vertAlign w:val="subscript"/>
        </w:rPr>
        <w:t xml:space="preserve"> </w:t>
      </w:r>
      <w:proofErr w:type="gramStart"/>
      <w:r>
        <w:t>correlate</w:t>
      </w:r>
      <w:proofErr w:type="gramEnd"/>
      <w:r>
        <w:t xml:space="preserve"> well with our energetics (cite). However, designing </w:t>
      </w:r>
      <w:proofErr w:type="spellStart"/>
      <w:r w:rsidRPr="00646CA8">
        <w:t>GAS</w:t>
      </w:r>
      <w:r>
        <w:rPr>
          <w:vertAlign w:val="subscript"/>
        </w:rPr>
        <w:t>right</w:t>
      </w:r>
      <w:proofErr w:type="spellEnd"/>
      <w:r>
        <w:t xml:space="preserve"> </w:t>
      </w:r>
      <w:r w:rsidRPr="00646CA8">
        <w:t>resulted</w:t>
      </w:r>
      <w:r>
        <w:t xml:space="preserve"> in a slightly worse correlation (figure? Maybe CATM and my energies against the dimerization?). </w:t>
      </w:r>
      <w:r w:rsidR="002D19A2">
        <w:t xml:space="preserve">Instead of tuning our AA propensity to just </w:t>
      </w:r>
      <w:proofErr w:type="spellStart"/>
      <w:r w:rsidR="002D19A2">
        <w:t>GAS</w:t>
      </w:r>
      <w:r w:rsidR="002D19A2">
        <w:rPr>
          <w:vertAlign w:val="subscript"/>
        </w:rPr>
        <w:t>right</w:t>
      </w:r>
      <w:proofErr w:type="spellEnd"/>
      <w:r w:rsidR="002D19A2">
        <w:t xml:space="preserve"> sequences, we used the propensity for all TMs found in our TMH extracted dataset. Recalculating the propensity for these previously studied </w:t>
      </w:r>
      <w:proofErr w:type="spellStart"/>
      <w:r w:rsidR="002D19A2">
        <w:t>GAS</w:t>
      </w:r>
      <w:r w:rsidR="002D19A2">
        <w:rPr>
          <w:vertAlign w:val="subscript"/>
        </w:rPr>
        <w:t>right</w:t>
      </w:r>
      <w:proofErr w:type="spellEnd"/>
      <w:r w:rsidR="002D19A2">
        <w:t xml:space="preserve"> proteins and implementing them in design may result in better correlation with our energetics. We can additionally study the impact of hydrogen bonding, electrostatics, and charged interactions by using the previously suggested subsets of AAs for </w:t>
      </w:r>
      <w:proofErr w:type="spellStart"/>
      <w:r w:rsidR="002D19A2">
        <w:t>GAS</w:t>
      </w:r>
      <w:r w:rsidR="002D19A2">
        <w:rPr>
          <w:vertAlign w:val="subscript"/>
        </w:rPr>
        <w:t>right</w:t>
      </w:r>
      <w:proofErr w:type="spellEnd"/>
      <w:r w:rsidR="002D19A2">
        <w:t xml:space="preserve"> design. By having a better understanding of </w:t>
      </w:r>
      <w:proofErr w:type="spellStart"/>
      <w:r w:rsidR="002D19A2">
        <w:t>GAS</w:t>
      </w:r>
      <w:r w:rsidR="002D19A2">
        <w:rPr>
          <w:vertAlign w:val="subscript"/>
        </w:rPr>
        <w:t>right</w:t>
      </w:r>
      <w:proofErr w:type="spellEnd"/>
      <w:r w:rsidR="002D19A2">
        <w:t xml:space="preserve"> tuned association, we will learn </w:t>
      </w:r>
      <w:r w:rsidR="00512739">
        <w:t>how impactful other forces can be to dimerization outside of sidechain packing and interhelical hydrogen bonding.</w:t>
      </w:r>
    </w:p>
    <w:p w14:paraId="2936434A" w14:textId="407AC0E0" w:rsidR="000F6415" w:rsidRPr="00BA6DD6" w:rsidRDefault="000F6415" w:rsidP="00A4522E">
      <w:pPr>
        <w:pStyle w:val="TOC3"/>
      </w:pPr>
      <w:r w:rsidRPr="00BA6DD6">
        <w:t>Additionally, we can further assess the impact of</w:t>
      </w:r>
      <w:r w:rsidR="002D19A2">
        <w:t xml:space="preserve"> sidechain</w:t>
      </w:r>
      <w:r w:rsidRPr="00BA6DD6">
        <w:t xml:space="preserve"> packing on association by altering the backbone</w:t>
      </w:r>
      <w:r>
        <w:t xml:space="preserve"> sequence. By assessing the association differences for the same interface between poly-Leucine, poly-Alanine, and poly-Valine backbones, we can gain insight into the impact of how minute changes in a </w:t>
      </w:r>
      <w:r w:rsidR="002D19A2">
        <w:t>protein result</w:t>
      </w:r>
      <w:r>
        <w:t xml:space="preserve"> in differences in association. Although these backbone AAs are not often found at the interface, the slight loss in steric bulk (Leu-&gt;Val-&gt;Ala) may result in changes in association. Therefore, there </w:t>
      </w:r>
      <w:r>
        <w:lastRenderedPageBreak/>
        <w:t>may be a way to correlate the changes in association with change in AA size, allowing us to tune our van der Waals energy term by assessing these differences in</w:t>
      </w:r>
      <w:r w:rsidR="002D19A2">
        <w:t xml:space="preserve"> steric</w:t>
      </w:r>
      <w:r>
        <w:t xml:space="preserve"> bulk. </w:t>
      </w:r>
    </w:p>
    <w:p w14:paraId="74011B75" w14:textId="3F542631" w:rsidR="002D19A2" w:rsidRDefault="002D19A2">
      <w:pPr>
        <w:rPr>
          <w:rFonts w:ascii="Calibri" w:hAnsi="Calibri" w:cs="Calibri"/>
        </w:rPr>
      </w:pPr>
      <w:r>
        <w:rPr>
          <w:rFonts w:ascii="Calibri" w:hAnsi="Calibri" w:cs="Calibri"/>
        </w:rPr>
        <w:br w:type="page"/>
      </w:r>
    </w:p>
    <w:p w14:paraId="633E880E" w14:textId="37889D29" w:rsidR="000C44D6" w:rsidRDefault="000C44D6" w:rsidP="00DB2172">
      <w:pPr>
        <w:pStyle w:val="ThesisTOC"/>
      </w:pPr>
      <w:bookmarkStart w:id="2" w:name="_Toc172901152"/>
      <w:r>
        <w:lastRenderedPageBreak/>
        <w:t>4.</w:t>
      </w:r>
      <w:r w:rsidR="0097724A">
        <w:t>3</w:t>
      </w:r>
      <w:r>
        <w:t xml:space="preserve"> Improving the</w:t>
      </w:r>
      <w:r w:rsidR="00316C9B">
        <w:t xml:space="preserve"> protein</w:t>
      </w:r>
      <w:r>
        <w:t xml:space="preserve"> design</w:t>
      </w:r>
      <w:bookmarkEnd w:id="2"/>
      <w:r w:rsidR="00572A1C">
        <w:t xml:space="preserve"> algorithm</w:t>
      </w:r>
    </w:p>
    <w:p w14:paraId="07FAB075" w14:textId="27590CEF" w:rsidR="00655B52" w:rsidRDefault="00316C9B" w:rsidP="004A4665">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the major program was built in 2021. Additionally, A variety of machine learning algorithms have been developed that predict protein structures to near atomic precision. </w:t>
      </w:r>
      <w:proofErr w:type="gramStart"/>
      <w:r w:rsidR="00572A1C">
        <w:rPr>
          <w:rFonts w:ascii="Calibri" w:hAnsi="Calibri" w:cs="Calibri"/>
        </w:rPr>
        <w:t>In particular, AlphaFold2</w:t>
      </w:r>
      <w:proofErr w:type="gramEnd"/>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572A1C">
        <w:rPr>
          <w:rFonts w:ascii="Calibri" w:hAnsi="Calibri" w:cs="Calibri"/>
        </w:rPr>
        <w:t xml:space="preserve"> In this section, I detail ways to develop and build off my algorithm for future research.</w:t>
      </w:r>
    </w:p>
    <w:p w14:paraId="3CF1CE3A" w14:textId="3BF38323" w:rsidR="00316C9B" w:rsidRDefault="00655B52" w:rsidP="004A4665">
      <w:pPr>
        <w:spacing w:line="480" w:lineRule="auto"/>
        <w:ind w:firstLine="720"/>
        <w:jc w:val="both"/>
        <w:rPr>
          <w:rFonts w:ascii="Calibri" w:hAnsi="Calibri" w:cs="Calibri"/>
        </w:rPr>
      </w:pPr>
      <w:r>
        <w:rPr>
          <w:rFonts w:ascii="Calibri" w:hAnsi="Calibri" w:cs="Calibri"/>
        </w:rPr>
        <w:t xml:space="preserve"> </w:t>
      </w:r>
      <w:r w:rsidR="00316C9B" w:rsidRPr="00316C9B">
        <w:rPr>
          <w:rFonts w:ascii="Calibri" w:hAnsi="Calibri" w:cs="Calibri"/>
        </w:rPr>
        <w:t>literature and improved my algorithm over time with the knowledge at hand. However, most of my algorithm was finished prior to the development of AlphaFold, a machine learning based algorithm that predicts both known and unknown protein structures to near atomic precision. According to the data in my paper in Chapter 2, many of my structures assoc</w:t>
      </w:r>
      <w:r w:rsidR="00640599">
        <w:rPr>
          <w:rFonts w:ascii="Calibri" w:hAnsi="Calibri" w:cs="Calibri"/>
        </w:rPr>
        <w:t>iate</w:t>
      </w:r>
      <w:r w:rsidR="00316C9B">
        <w:rPr>
          <w:rFonts w:ascii="Calibri" w:hAnsi="Calibri" w:cs="Calibri"/>
        </w:rPr>
        <w:t xml:space="preserve"> according to the</w:t>
      </w:r>
      <w:r w:rsidR="00316C9B" w:rsidRPr="00316C9B">
        <w:rPr>
          <w:rFonts w:ascii="Calibri" w:hAnsi="Calibri" w:cs="Calibri"/>
        </w:rPr>
        <w:t xml:space="preserve"> design interface. However, our energetic terms are unable to predict the ability for these proteins to associate. By studying AlphaFold and other machine learning based algorithms, </w:t>
      </w:r>
      <w:r w:rsidR="004A4665">
        <w:rPr>
          <w:rFonts w:ascii="Calibri" w:hAnsi="Calibri" w:cs="Calibri"/>
        </w:rPr>
        <w:t xml:space="preserve">we can </w:t>
      </w:r>
      <w:r w:rsidR="00316C9B" w:rsidRPr="00316C9B">
        <w:rPr>
          <w:rFonts w:ascii="Calibri" w:hAnsi="Calibri" w:cs="Calibri"/>
        </w:rPr>
        <w:t xml:space="preserve">improve the ability of </w:t>
      </w:r>
      <w:r w:rsidR="004A4665">
        <w:rPr>
          <w:rFonts w:ascii="Calibri" w:hAnsi="Calibri" w:cs="Calibri"/>
        </w:rPr>
        <w:t>the</w:t>
      </w:r>
      <w:r w:rsidR="00316C9B" w:rsidRPr="00316C9B">
        <w:rPr>
          <w:rFonts w:ascii="Calibri" w:hAnsi="Calibri" w:cs="Calibri"/>
        </w:rPr>
        <w:t xml:space="preserve"> algorithm to better design structures </w:t>
      </w:r>
      <w:r w:rsidR="004A4665">
        <w:rPr>
          <w:rFonts w:ascii="Calibri" w:hAnsi="Calibri" w:cs="Calibri"/>
        </w:rPr>
        <w:t>and</w:t>
      </w:r>
      <w:r w:rsidR="00316C9B" w:rsidRPr="00316C9B">
        <w:rPr>
          <w:rFonts w:ascii="Calibri" w:hAnsi="Calibri" w:cs="Calibri"/>
        </w:rPr>
        <w:t xml:space="preserve"> our energetics for predicting association.</w:t>
      </w:r>
    </w:p>
    <w:p w14:paraId="472A2549" w14:textId="3C547FEA" w:rsidR="00640599" w:rsidRDefault="00640599" w:rsidP="00640599">
      <w:pPr>
        <w:spacing w:line="480" w:lineRule="auto"/>
        <w:ind w:firstLine="360"/>
        <w:jc w:val="both"/>
        <w:rPr>
          <w:rFonts w:ascii="Calibri" w:hAnsi="Calibri" w:cs="Calibri"/>
        </w:rPr>
      </w:pPr>
      <w:r>
        <w:rPr>
          <w:rFonts w:ascii="Calibri" w:hAnsi="Calibri" w:cs="Calibri"/>
        </w:rPr>
        <w:t>One of the advantages of AlphaFold is the ability to predict structures without energetics. AlphaFold</w:t>
      </w:r>
      <w:r w:rsidR="00B332C6">
        <w:rPr>
          <w:rFonts w:ascii="Calibri" w:hAnsi="Calibri" w:cs="Calibri"/>
        </w:rPr>
        <w:t>2</w:t>
      </w:r>
      <w:r w:rsidR="00F047DB">
        <w:rPr>
          <w:rFonts w:ascii="Calibri" w:hAnsi="Calibri" w:cs="Calibri"/>
        </w:rPr>
        <w:t xml:space="preserve"> …</w:t>
      </w:r>
      <w:r>
        <w:rPr>
          <w:rFonts w:ascii="Calibri" w:hAnsi="Calibri" w:cs="Calibri"/>
        </w:rPr>
        <w:t xml:space="preserve"> (describe AlphaFold in detail here; maybe take the image?). However, many groups aim to design proteins based on structures found in nature rather than sequence. I am unable to predict the structures of my designed proteins due to the sequence dependency of AlphaFold2. </w:t>
      </w:r>
      <w:r w:rsidR="00F047DB">
        <w:rPr>
          <w:rFonts w:ascii="Calibri" w:hAnsi="Calibri" w:cs="Calibri"/>
        </w:rPr>
        <w:t xml:space="preserve">But the </w:t>
      </w:r>
      <w:r>
        <w:rPr>
          <w:rFonts w:ascii="Calibri" w:hAnsi="Calibri" w:cs="Calibri"/>
        </w:rPr>
        <w:t xml:space="preserve">way that AlphaFold2 connects sequence information to structure is relevant for improving design. </w:t>
      </w:r>
    </w:p>
    <w:p w14:paraId="377E082A" w14:textId="02173B85" w:rsidR="00751ACA" w:rsidRDefault="000C44D6" w:rsidP="0097724A">
      <w:pPr>
        <w:pStyle w:val="ThesisTOC2"/>
      </w:pPr>
      <w:bookmarkStart w:id="3" w:name="_Toc172901154"/>
      <w:r>
        <w:t>4.</w:t>
      </w:r>
      <w:r w:rsidR="0097724A">
        <w:t>3.</w:t>
      </w:r>
      <w:r w:rsidR="00BB346E">
        <w:t>1</w:t>
      </w:r>
      <w:r>
        <w:t xml:space="preserve"> Heterodimer design</w:t>
      </w:r>
      <w:bookmarkEnd w:id="3"/>
    </w:p>
    <w:p w14:paraId="1E5F76DE" w14:textId="2A37A479"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 </w:t>
      </w:r>
      <w:r w:rsidR="009023B0">
        <w:t xml:space="preserve">However, </w:t>
      </w:r>
      <w:r>
        <w:t>important biological interactions like … are composed of heterodimers</w:t>
      </w:r>
      <w:r w:rsidR="00A039CB">
        <w:t xml:space="preserve"> (cites)</w:t>
      </w:r>
      <w:r>
        <w:t xml:space="preserve">. </w:t>
      </w:r>
      <w:r w:rsidR="00B124D1" w:rsidRPr="00B124D1">
        <w:t xml:space="preserve">I am currently working with another graduate student in the lab to develop our protein design algorithm for heterodimer sequences. Heterodimer design adds multiple variables of complexity for design: When designing homodimer sequences, we </w:t>
      </w:r>
      <w:r w:rsidR="00640599" w:rsidRPr="00B124D1">
        <w:t>can</w:t>
      </w:r>
      <w:r w:rsidR="00B124D1" w:rsidRPr="00B124D1">
        <w:t xml:space="preserve"> simplify our algorithm by setting individual helices at symmetric </w:t>
      </w:r>
      <w:r w:rsidR="00B124D1" w:rsidRPr="00B124D1">
        <w:lastRenderedPageBreak/>
        <w:t>geometric terms. However, with heterodimers, two of the geometric terms are no longer symmetric: z-shift and axial rotation. Each of these terms is a representative of the alignment between interfacial amino acids and their placement within the membrane respective to each helix</w:t>
      </w:r>
      <w:r w:rsidR="005D4074">
        <w:t xml:space="preserve"> (</w:t>
      </w:r>
      <w:r w:rsidR="005D4074" w:rsidRPr="005D4074">
        <w:rPr>
          <w:b/>
          <w:bCs/>
        </w:rPr>
        <w:t>figure</w:t>
      </w:r>
      <w:r w:rsidR="005D4074">
        <w:t>)</w:t>
      </w:r>
      <w:r w:rsidR="00B124D1" w:rsidRPr="00B124D1">
        <w:t xml:space="preserve">. The z-shift defines the placement </w:t>
      </w:r>
      <w:r w:rsidR="00A039CB">
        <w:t xml:space="preserve">of the crossing point </w:t>
      </w:r>
      <w:r w:rsidR="00B124D1" w:rsidRPr="00B124D1">
        <w:t xml:space="preserve">within the membrane while the axial rotation defines the part of the </w:t>
      </w:r>
      <w:r w:rsidR="00A039CB">
        <w:t xml:space="preserve">helix </w:t>
      </w:r>
      <w:r w:rsidR="00B124D1" w:rsidRPr="00B124D1">
        <w:t xml:space="preserve">at the interface. With this increased geometric search space, much of the algorithm that relies on symmetry is no longer applicable and must be developed </w:t>
      </w:r>
      <w:r>
        <w:t>for</w:t>
      </w:r>
      <w:r w:rsidR="00B124D1" w:rsidRPr="00B124D1">
        <w:t xml:space="preserve"> individual helices.</w:t>
      </w:r>
    </w:p>
    <w:p w14:paraId="3C8C4A6E" w14:textId="0B8B9B8A" w:rsidR="00B23C39" w:rsidRDefault="00B124D1" w:rsidP="00C209A0">
      <w:pPr>
        <w:pStyle w:val="TOC3"/>
      </w:pPr>
      <w:r w:rsidRPr="00B124D1">
        <w:t xml:space="preserve">Since our energy terms work best with </w:t>
      </w:r>
      <w:proofErr w:type="spellStart"/>
      <w:r w:rsidRPr="00B124D1">
        <w:t>GAS</w:t>
      </w:r>
      <w:r w:rsidRPr="0060288B">
        <w:rPr>
          <w:vertAlign w:val="subscript"/>
        </w:rPr>
        <w:t>right</w:t>
      </w:r>
      <w:proofErr w:type="spellEnd"/>
      <w:r w:rsidRPr="00B124D1">
        <w:t xml:space="preserve"> structures, as an initial approach we aim to design heterodimeric </w:t>
      </w:r>
      <w:proofErr w:type="spellStart"/>
      <w:r w:rsidRPr="00B124D1">
        <w:t>GAS</w:t>
      </w:r>
      <w:r w:rsidRPr="0060288B">
        <w:rPr>
          <w:vertAlign w:val="subscript"/>
        </w:rPr>
        <w:t>right</w:t>
      </w:r>
      <w:proofErr w:type="spellEnd"/>
      <w:r w:rsidR="0060288B">
        <w:t xml:space="preserve"> sequences</w:t>
      </w:r>
      <w:r w:rsidRPr="00B124D1">
        <w:t xml:space="preserve">. </w:t>
      </w:r>
      <w:r w:rsidR="006A7938">
        <w:t>Although heterodimers have an increased geometric space, the geometries for homodimers are a portion of that space (</w:t>
      </w:r>
      <w:r w:rsidR="006A7938" w:rsidRPr="000C5F1D">
        <w:rPr>
          <w:b/>
          <w:bCs/>
        </w:rPr>
        <w:t>say this better/figure</w:t>
      </w:r>
      <w:r w:rsidR="006A7938">
        <w:t xml:space="preserve">). Therefore, attempting to design heterodimer sequences </w:t>
      </w:r>
      <w:r w:rsidR="006A7938">
        <w:t xml:space="preserve">from known homodimer geometries </w:t>
      </w:r>
      <w:r w:rsidR="006A7938">
        <w:t xml:space="preserve">is a reasonable initial approach. </w:t>
      </w:r>
      <w:r w:rsidR="006A7938" w:rsidRPr="00B23C39">
        <w:t xml:space="preserve"> </w:t>
      </w:r>
      <w:r w:rsidRPr="00B124D1">
        <w:t xml:space="preserve">As </w:t>
      </w:r>
      <w:r w:rsidR="005D4074">
        <w:t xml:space="preserve">starting </w:t>
      </w:r>
      <w:r w:rsidRPr="00B124D1">
        <w:t xml:space="preserve">geometries to </w:t>
      </w:r>
      <w:r w:rsidR="005D4074">
        <w:t>design</w:t>
      </w:r>
      <w:r w:rsidRPr="00B124D1">
        <w:t xml:space="preserve">, we </w:t>
      </w:r>
      <w:r w:rsidR="00A039CB">
        <w:t>can use</w:t>
      </w:r>
      <w:r w:rsidRPr="00B124D1">
        <w:t xml:space="preserve"> </w:t>
      </w:r>
      <w:r w:rsidR="00B23C39">
        <w:t xml:space="preserve">data from known </w:t>
      </w:r>
      <w:proofErr w:type="spellStart"/>
      <w:r w:rsidRPr="00B124D1">
        <w:t>GAS</w:t>
      </w:r>
      <w:r w:rsidRPr="00A039CB">
        <w:rPr>
          <w:vertAlign w:val="subscript"/>
        </w:rPr>
        <w:t>right</w:t>
      </w:r>
      <w:proofErr w:type="spellEnd"/>
      <w:r w:rsidRPr="00B124D1">
        <w:t xml:space="preserve"> </w:t>
      </w:r>
      <w:r w:rsidR="00B23C39">
        <w:t>proteins</w:t>
      </w:r>
      <w:r w:rsidRPr="00B124D1">
        <w:t>.</w:t>
      </w:r>
      <w:r w:rsidR="00B23C39">
        <w:t xml:space="preserve"> </w:t>
      </w:r>
      <w:r w:rsidR="00B23C39" w:rsidRPr="00B23C39">
        <w:t xml:space="preserve">In a previous study in our lab, we found that distinct </w:t>
      </w:r>
      <w:proofErr w:type="gramStart"/>
      <w:r w:rsidR="00B23C39" w:rsidRPr="00B23C39">
        <w:t>geometries</w:t>
      </w:r>
      <w:proofErr w:type="gramEnd"/>
      <w:r w:rsidR="00B23C39" w:rsidRPr="00B23C39">
        <w:t xml:space="preserve"> in </w:t>
      </w:r>
      <w:proofErr w:type="spellStart"/>
      <w:r w:rsidR="00B23C39" w:rsidRPr="00B23C39">
        <w:t>GAS</w:t>
      </w:r>
      <w:r w:rsidR="00B23C39" w:rsidRPr="00B23C39">
        <w:rPr>
          <w:vertAlign w:val="subscript"/>
        </w:rPr>
        <w:t>right</w:t>
      </w:r>
      <w:proofErr w:type="spellEnd"/>
      <w:r w:rsidR="00B23C39" w:rsidRPr="00B23C39">
        <w:t xml:space="preserve"> results in different levels of association. However, this was only a small study of 26 proteins. Combining the </w:t>
      </w:r>
      <w:proofErr w:type="spellStart"/>
      <w:r w:rsidR="00B23C39" w:rsidRPr="00B23C39">
        <w:t>GAS</w:t>
      </w:r>
      <w:r w:rsidR="00B23C39" w:rsidRPr="00B23C39">
        <w:rPr>
          <w:vertAlign w:val="subscript"/>
        </w:rPr>
        <w:t>right</w:t>
      </w:r>
      <w:proofErr w:type="spellEnd"/>
      <w:r w:rsidR="00B23C39" w:rsidRPr="00B23C39">
        <w:t xml:space="preserve"> </w:t>
      </w:r>
      <w:r w:rsidR="00B23C39">
        <w:t>designs in my study and other</w:t>
      </w:r>
      <w:r w:rsidR="00B23C39" w:rsidRPr="00B23C39">
        <w:t xml:space="preserve"> research in the lab, we now have a database of hundreds of </w:t>
      </w:r>
      <w:proofErr w:type="spellStart"/>
      <w:r w:rsidR="00B23C39" w:rsidRPr="00B23C39">
        <w:t>GAS</w:t>
      </w:r>
      <w:r w:rsidR="00B23C39" w:rsidRPr="00B23C39">
        <w:rPr>
          <w:vertAlign w:val="subscript"/>
        </w:rPr>
        <w:t>right</w:t>
      </w:r>
      <w:proofErr w:type="spellEnd"/>
      <w:r w:rsidR="00B23C39" w:rsidRPr="00B23C39">
        <w:t xml:space="preserve"> </w:t>
      </w:r>
      <w:r w:rsidR="00B23C39">
        <w:t>homodimers</w:t>
      </w:r>
      <w:r w:rsidR="00B23C39" w:rsidRPr="00B23C39">
        <w:t>. We can further pinpoint local geometries for different levels of protein association.</w:t>
      </w:r>
      <w:r w:rsidR="006A7938">
        <w:t xml:space="preserve"> </w:t>
      </w:r>
      <w:r w:rsidR="00B23C39" w:rsidRPr="00B23C39">
        <w:t>By aggregat</w:t>
      </w:r>
      <w:r w:rsidR="00154C89">
        <w:t>ing these geometries</w:t>
      </w:r>
      <w:r w:rsidR="00B23C39" w:rsidRPr="00B23C39">
        <w:t xml:space="preserve">, we can identify input geometries to start </w:t>
      </w:r>
      <w:r w:rsidR="00B23C39">
        <w:t xml:space="preserve">designing heterodimeric </w:t>
      </w:r>
      <w:proofErr w:type="spellStart"/>
      <w:r w:rsidR="00B23C39">
        <w:t>GAS</w:t>
      </w:r>
      <w:r w:rsidR="00B23C39" w:rsidRPr="00B23C39">
        <w:rPr>
          <w:vertAlign w:val="subscript"/>
        </w:rPr>
        <w:t>right</w:t>
      </w:r>
      <w:proofErr w:type="spellEnd"/>
      <w:r w:rsidR="00B23C39">
        <w:t xml:space="preserve"> proteins</w:t>
      </w:r>
      <w:r w:rsidR="00B23C39" w:rsidRPr="00B23C39">
        <w:t xml:space="preserve">. </w:t>
      </w:r>
      <w:r w:rsidR="00B23C39" w:rsidRPr="00B23C39">
        <w:rPr>
          <w:b/>
          <w:bCs/>
        </w:rPr>
        <w:t>(I should do this for my stuff and CATM geometries as kind of data here)</w:t>
      </w:r>
      <w:r w:rsidR="00B23C39" w:rsidRPr="00B23C39">
        <w:t xml:space="preserve"> </w:t>
      </w:r>
    </w:p>
    <w:p w14:paraId="27CE0471" w14:textId="2D8747C2" w:rsidR="000C5F1D" w:rsidRDefault="00C209A0" w:rsidP="00A4522E">
      <w:pPr>
        <w:pStyle w:val="TOC3"/>
      </w:pPr>
      <w:r>
        <w:t xml:space="preserve">To further expand on heterodimer </w:t>
      </w:r>
      <w:proofErr w:type="gramStart"/>
      <w:r>
        <w:t>geometries</w:t>
      </w:r>
      <w:proofErr w:type="gramEnd"/>
      <w:r>
        <w:t>, we can explor</w:t>
      </w:r>
      <w:r w:rsidR="006A7938">
        <w:t>e</w:t>
      </w:r>
      <w:r>
        <w:t xml:space="preserve"> the stability</w:t>
      </w:r>
      <w:r w:rsidR="006A7938">
        <w:t xml:space="preserve"> helices at</w:t>
      </w:r>
      <w:r>
        <w:t xml:space="preserve"> combinations of axial rotations and z-shifts. </w:t>
      </w:r>
      <w:r w:rsidR="00696A84">
        <w:t>For homodimers, I assessed the energetics of poly-Alanine sequences at crossing angles and x-shifts for a randomized set of symmetric axial rotations and z-shifts. Geometries that had an energy below 10kcal/mol were accepted, as we expect backbone optimization to relax structures to a stable energy. We can use this method to identify asymmetric axial rotations and z-shifts. However, the search space for applying this method is exponentially larger than previous</w:t>
      </w:r>
      <w:r w:rsidR="000C5F1D">
        <w:t>: for every rotation, every other rotation must be applied and the same must be done for z-shifts (</w:t>
      </w:r>
      <w:r w:rsidR="000C5F1D" w:rsidRPr="000C5F1D">
        <w:rPr>
          <w:b/>
          <w:bCs/>
        </w:rPr>
        <w:t>equation here</w:t>
      </w:r>
      <w:r w:rsidR="005D4074">
        <w:rPr>
          <w:b/>
          <w:bCs/>
        </w:rPr>
        <w:t xml:space="preserve"> and figure</w:t>
      </w:r>
      <w:r w:rsidR="000C5F1D">
        <w:t xml:space="preserve">). </w:t>
      </w:r>
    </w:p>
    <w:p w14:paraId="5F18EFF0" w14:textId="7396AC51" w:rsidR="00555486" w:rsidRPr="00555486" w:rsidRDefault="00E86C6F" w:rsidP="00555486">
      <w:pPr>
        <w:pStyle w:val="TOC3"/>
      </w:pPr>
      <w:r>
        <w:lastRenderedPageBreak/>
        <w:t>To simplify this process, we can design sequences against a single helix</w:t>
      </w:r>
      <w:r>
        <w:t xml:space="preserve">. </w:t>
      </w:r>
      <w:r w:rsidR="00942361">
        <w:t>This simultaneously makes experimental design easier (</w:t>
      </w:r>
      <w:r w:rsidR="00942361" w:rsidRPr="00942361">
        <w:rPr>
          <w:b/>
          <w:bCs/>
        </w:rPr>
        <w:t>figure</w:t>
      </w:r>
      <w:r w:rsidR="00942361">
        <w:t xml:space="preserve">). </w:t>
      </w:r>
      <w:r w:rsidR="006A7938">
        <w:t>Rather than brute forcing this for multiple crossing angles and x-</w:t>
      </w:r>
      <w:proofErr w:type="gramStart"/>
      <w:r w:rsidR="006A7938">
        <w:t>shifts,</w:t>
      </w:r>
      <w:r w:rsidR="006A7938">
        <w:t>…</w:t>
      </w:r>
      <w:proofErr w:type="gramEnd"/>
    </w:p>
    <w:p w14:paraId="35398724" w14:textId="283E6614" w:rsidR="00555486" w:rsidRDefault="00555486" w:rsidP="00555486">
      <w:pPr>
        <w:pStyle w:val="TOC3"/>
        <w:ind w:firstLine="0"/>
      </w:pPr>
      <w:bookmarkStart w:id="4" w:name="_Hlk173062214"/>
      <w:r>
        <w:t>Below,</w:t>
      </w:r>
      <w:bookmarkEnd w:id="4"/>
      <w:r>
        <w:t xml:space="preserve"> I detail the changes I would make to the design code in order of priority</w:t>
      </w:r>
      <w:r w:rsidR="00A751F0">
        <w:t xml:space="preserve"> (</w:t>
      </w:r>
      <w:r w:rsidR="00A751F0" w:rsidRPr="00DB20C7">
        <w:rPr>
          <w:b/>
          <w:bCs/>
        </w:rPr>
        <w:t>maybe make this a figure; could also directly reference pieces of my code?</w:t>
      </w:r>
      <w:r w:rsidR="00A751F0">
        <w:t>)</w:t>
      </w:r>
      <w:r>
        <w:t>:</w:t>
      </w:r>
    </w:p>
    <w:p w14:paraId="1461C8F1" w14:textId="77777777" w:rsidR="00555486" w:rsidRPr="00555486" w:rsidRDefault="00555486" w:rsidP="00555486">
      <w:pPr>
        <w:pStyle w:val="ListParagraph"/>
        <w:numPr>
          <w:ilvl w:val="0"/>
          <w:numId w:val="7"/>
        </w:numPr>
      </w:pPr>
      <w:r>
        <w:rPr>
          <w:rFonts w:ascii="Calibri" w:hAnsi="Calibri" w:cs="Calibri"/>
        </w:rPr>
        <w:t>Separate helices: one as stationary, or undesigned, and the other as designed</w:t>
      </w:r>
    </w:p>
    <w:p w14:paraId="1CAC90CE" w14:textId="77777777" w:rsidR="00555486" w:rsidRPr="00555486" w:rsidRDefault="00555486" w:rsidP="00555486">
      <w:pPr>
        <w:pStyle w:val="ListParagraph"/>
        <w:numPr>
          <w:ilvl w:val="1"/>
          <w:numId w:val="7"/>
        </w:numPr>
      </w:pPr>
      <w:r>
        <w:rPr>
          <w:rFonts w:ascii="Calibri" w:hAnsi="Calibri" w:cs="Calibri"/>
        </w:rPr>
        <w:t>Add an additional option for the stationary helix so that an input sequence can be given on command line or in the configuration file</w:t>
      </w:r>
    </w:p>
    <w:p w14:paraId="242CC88B" w14:textId="77777777" w:rsidR="00555486" w:rsidRPr="00555486" w:rsidRDefault="00555486" w:rsidP="00555486">
      <w:pPr>
        <w:pStyle w:val="ListParagraph"/>
        <w:numPr>
          <w:ilvl w:val="1"/>
          <w:numId w:val="7"/>
        </w:numPr>
      </w:pPr>
      <w:r>
        <w:rPr>
          <w:rFonts w:ascii="Calibri" w:hAnsi="Calibri" w:cs="Calibri"/>
        </w:rPr>
        <w:t>Set both helices to the input sequence, then only add AAs for design to the design helix</w:t>
      </w:r>
    </w:p>
    <w:p w14:paraId="16C9DED8" w14:textId="77777777" w:rsidR="00555486" w:rsidRPr="00555486" w:rsidRDefault="00555486" w:rsidP="00555486">
      <w:pPr>
        <w:pStyle w:val="ListParagraph"/>
        <w:numPr>
          <w:ilvl w:val="1"/>
          <w:numId w:val="7"/>
        </w:numPr>
      </w:pPr>
      <w:r>
        <w:rPr>
          <w:rFonts w:ascii="Calibri" w:hAnsi="Calibri" w:cs="Calibri"/>
        </w:rPr>
        <w:t>Adjust the (add function here) to only change the AA on the design helix</w:t>
      </w:r>
    </w:p>
    <w:p w14:paraId="5B9F77EB" w14:textId="0EB1F135" w:rsidR="008B7133" w:rsidRPr="00FB04E2" w:rsidRDefault="00555486" w:rsidP="008B7133">
      <w:pPr>
        <w:pStyle w:val="ListParagraph"/>
        <w:numPr>
          <w:ilvl w:val="1"/>
          <w:numId w:val="7"/>
        </w:numPr>
      </w:pPr>
      <w:r>
        <w:rPr>
          <w:rFonts w:ascii="Calibri" w:hAnsi="Calibri" w:cs="Calibri"/>
        </w:rPr>
        <w:t>Check that the BASELINE_MONOMER still works for heterodimers (if not, adjust it)</w:t>
      </w:r>
    </w:p>
    <w:p w14:paraId="4DE33F7A" w14:textId="2A6C71A6" w:rsidR="00FB04E2" w:rsidRDefault="00FB04E2" w:rsidP="005D4074">
      <w:pPr>
        <w:spacing w:line="480" w:lineRule="auto"/>
        <w:jc w:val="both"/>
        <w:rPr>
          <w:rFonts w:ascii="Calibri" w:hAnsi="Calibri" w:cs="Calibri"/>
        </w:rPr>
      </w:pPr>
      <w:r>
        <w:rPr>
          <w:rFonts w:ascii="Calibri" w:hAnsi="Calibri" w:cs="Calibri"/>
        </w:rPr>
        <w:t xml:space="preserve">After designing </w:t>
      </w:r>
      <w:r w:rsidR="005D4074">
        <w:rPr>
          <w:rFonts w:ascii="Calibri" w:hAnsi="Calibri" w:cs="Calibri"/>
        </w:rPr>
        <w:t xml:space="preserve">many </w:t>
      </w:r>
      <w:r>
        <w:rPr>
          <w:rFonts w:ascii="Calibri" w:hAnsi="Calibri" w:cs="Calibri"/>
        </w:rPr>
        <w:t xml:space="preserve">sequences to associate to a sequence of interest, sort-seq can be used to evaluate the dimerization propensity. Because we are designing </w:t>
      </w:r>
      <w:proofErr w:type="spellStart"/>
      <w:r>
        <w:rPr>
          <w:rFonts w:ascii="Calibri" w:hAnsi="Calibri" w:cs="Calibri"/>
        </w:rPr>
        <w:t>GAS</w:t>
      </w:r>
      <w:r w:rsidRPr="005D4074">
        <w:rPr>
          <w:rFonts w:ascii="Calibri" w:hAnsi="Calibri" w:cs="Calibri"/>
          <w:vertAlign w:val="subscript"/>
        </w:rPr>
        <w:t>right</w:t>
      </w:r>
      <w:proofErr w:type="spellEnd"/>
      <w:r>
        <w:rPr>
          <w:rFonts w:ascii="Calibri" w:hAnsi="Calibri" w:cs="Calibri"/>
        </w:rPr>
        <w:t xml:space="preserve"> sequences which show better correlation to our energetics, we expect that exploring a range of energies will result in a range of dimerization. </w:t>
      </w:r>
    </w:p>
    <w:p w14:paraId="5C81C731" w14:textId="557E046F" w:rsidR="00335B52" w:rsidRDefault="00335B52" w:rsidP="005D4074">
      <w:pPr>
        <w:spacing w:line="480" w:lineRule="auto"/>
        <w:jc w:val="both"/>
        <w:rPr>
          <w:rFonts w:ascii="Calibri" w:hAnsi="Calibri" w:cs="Calibri"/>
        </w:rPr>
      </w:pPr>
      <w:r>
        <w:rPr>
          <w:rFonts w:ascii="Calibri" w:hAnsi="Calibri" w:cs="Calibri"/>
        </w:rPr>
        <w:t xml:space="preserve">One limitation of using homodimer backbones is the potential lack of sequence diversity at the interface. Although </w:t>
      </w:r>
      <w:proofErr w:type="spellStart"/>
      <w:r>
        <w:rPr>
          <w:rFonts w:ascii="Calibri" w:hAnsi="Calibri" w:cs="Calibri"/>
        </w:rPr>
        <w:t>GASright</w:t>
      </w:r>
      <w:proofErr w:type="spellEnd"/>
      <w:r>
        <w:rPr>
          <w:rFonts w:ascii="Calibri" w:hAnsi="Calibri" w:cs="Calibri"/>
        </w:rPr>
        <w:t xml:space="preserve"> are typically made of G/A/</w:t>
      </w:r>
      <w:proofErr w:type="spellStart"/>
      <w:r>
        <w:rPr>
          <w:rFonts w:ascii="Calibri" w:hAnsi="Calibri" w:cs="Calibri"/>
        </w:rPr>
        <w:t>SxxxG</w:t>
      </w:r>
      <w:proofErr w:type="spellEnd"/>
      <w:r>
        <w:rPr>
          <w:rFonts w:ascii="Calibri" w:hAnsi="Calibri" w:cs="Calibri"/>
        </w:rPr>
        <w:t xml:space="preserve">/A/S the symmetrical nature of these backbones may result in the small Gly being the most favorable AA. To account for this, we can adjust the backbone optimization to shift only the geometric parameters for a single helix. We can then mutate A and S at these positions to determine the stability for these sequences with non-symmetric backbones. By comparing the dimerization propensity of similar designed sequences against the stationary helix, we can get a better understanding of the importance of packing vs interhelical hydrogen bonding. For example, if our energetics determine that the main differences between two sequences with one AA difference is mostly due to a loss of van der Waals packing, the data </w:t>
      </w:r>
      <w:proofErr w:type="gramStart"/>
      <w:r>
        <w:rPr>
          <w:rFonts w:ascii="Calibri" w:hAnsi="Calibri" w:cs="Calibri"/>
        </w:rPr>
        <w:t>would suggest</w:t>
      </w:r>
      <w:proofErr w:type="gramEnd"/>
      <w:r>
        <w:rPr>
          <w:rFonts w:ascii="Calibri" w:hAnsi="Calibri" w:cs="Calibri"/>
        </w:rPr>
        <w:t xml:space="preserve"> that packing is able to be a stronger driving force when applied alongside interhelical hydrogen bonding. The energetic data from Anderson et al. 2017 suggests that this is a possibility (</w:t>
      </w:r>
      <w:r w:rsidRPr="00335B52">
        <w:rPr>
          <w:rFonts w:ascii="Calibri" w:hAnsi="Calibri" w:cs="Calibri"/>
          <w:b/>
          <w:bCs/>
        </w:rPr>
        <w:t>reference or adapt figure here</w:t>
      </w:r>
      <w:r>
        <w:rPr>
          <w:rFonts w:ascii="Calibri" w:hAnsi="Calibri" w:cs="Calibri"/>
        </w:rPr>
        <w:t>).</w:t>
      </w:r>
    </w:p>
    <w:p w14:paraId="7F606B93" w14:textId="4AB47B08" w:rsidR="00335B52" w:rsidRDefault="00335B52" w:rsidP="005D4074">
      <w:pPr>
        <w:spacing w:line="480" w:lineRule="auto"/>
        <w:jc w:val="both"/>
        <w:rPr>
          <w:rFonts w:ascii="Calibri" w:hAnsi="Calibri" w:cs="Calibri"/>
        </w:rPr>
      </w:pPr>
      <w:r>
        <w:rPr>
          <w:rFonts w:ascii="Calibri" w:hAnsi="Calibri" w:cs="Calibri"/>
        </w:rPr>
        <w:lastRenderedPageBreak/>
        <w:t>Below I detail the changes that we can make for backbone optimization:</w:t>
      </w:r>
    </w:p>
    <w:p w14:paraId="440545A7" w14:textId="26F6787F" w:rsidR="00BB346E" w:rsidRPr="00BB346E" w:rsidRDefault="00445EEA" w:rsidP="005D4074">
      <w:pPr>
        <w:pStyle w:val="ListParagraph"/>
        <w:numPr>
          <w:ilvl w:val="0"/>
          <w:numId w:val="8"/>
        </w:numPr>
        <w:spacing w:line="480" w:lineRule="auto"/>
        <w:jc w:val="both"/>
        <w:rPr>
          <w:rFonts w:ascii="Calibri" w:hAnsi="Calibri" w:cs="Calibri"/>
          <w:b/>
          <w:bCs/>
        </w:rPr>
      </w:pPr>
      <w:r w:rsidRPr="00445EEA">
        <w:rPr>
          <w:rFonts w:ascii="Calibri" w:hAnsi="Calibri" w:cs="Calibri"/>
          <w:b/>
          <w:bCs/>
        </w:rPr>
        <w:t xml:space="preserve">Need to </w:t>
      </w:r>
      <w:proofErr w:type="gramStart"/>
      <w:r w:rsidRPr="00445EEA">
        <w:rPr>
          <w:rFonts w:ascii="Calibri" w:hAnsi="Calibri" w:cs="Calibri"/>
          <w:b/>
          <w:bCs/>
        </w:rPr>
        <w:t>look into</w:t>
      </w:r>
      <w:proofErr w:type="gramEnd"/>
      <w:r w:rsidRPr="00445EEA">
        <w:rPr>
          <w:rFonts w:ascii="Calibri" w:hAnsi="Calibri" w:cs="Calibri"/>
          <w:b/>
          <w:bCs/>
        </w:rPr>
        <w:t xml:space="preserve"> code to figure out how to implement this</w:t>
      </w:r>
    </w:p>
    <w:p w14:paraId="69DCCB38" w14:textId="100FA1F1" w:rsidR="00BB346E" w:rsidRDefault="00BB346E" w:rsidP="00BB346E">
      <w:pPr>
        <w:pStyle w:val="ThesisTOC2"/>
      </w:pPr>
      <w:bookmarkStart w:id="5" w:name="_Toc172901153"/>
      <w:r>
        <w:t>4.3.</w:t>
      </w:r>
      <w:bookmarkEnd w:id="5"/>
      <w:r>
        <w:t>2</w:t>
      </w:r>
      <w:r>
        <w:t xml:space="preserve"> Turning sequence entropy into a pairwise term</w:t>
      </w:r>
    </w:p>
    <w:p w14:paraId="1264A58A" w14:textId="58E5E329" w:rsidR="00BB346E" w:rsidRDefault="00BB346E" w:rsidP="00BB346E">
      <w:pPr>
        <w:spacing w:line="480" w:lineRule="auto"/>
        <w:ind w:firstLine="360"/>
        <w:jc w:val="both"/>
        <w:rPr>
          <w:rFonts w:ascii="Calibri" w:hAnsi="Calibri" w:cs="Calibri"/>
        </w:rPr>
      </w:pPr>
      <w:r>
        <w:rPr>
          <w:rFonts w:ascii="Calibri" w:hAnsi="Calibri" w:cs="Calibri"/>
        </w:rPr>
        <w:t xml:space="preserve">To design sequences </w:t>
      </w:r>
      <w:proofErr w:type="gramStart"/>
      <w:r>
        <w:rPr>
          <w:rFonts w:ascii="Calibri" w:hAnsi="Calibri" w:cs="Calibri"/>
        </w:rPr>
        <w:t>similar to</w:t>
      </w:r>
      <w:proofErr w:type="gramEnd"/>
      <w:r>
        <w:rPr>
          <w:rFonts w:ascii="Calibri" w:hAnsi="Calibri" w:cs="Calibri"/>
        </w:rPr>
        <w:t xml:space="preserve"> natural MP proteins, we created a SEQUENCE_ENTROPY term detailed in section 3.3.4. Briefly, this term uses the natural distribution of AAs in MPs to design a </w:t>
      </w:r>
      <w:proofErr w:type="gramStart"/>
      <w:r>
        <w:rPr>
          <w:rFonts w:ascii="Calibri" w:hAnsi="Calibri" w:cs="Calibri"/>
        </w:rPr>
        <w:t>sequence with</w:t>
      </w:r>
      <w:proofErr w:type="gramEnd"/>
      <w:r>
        <w:rPr>
          <w:rFonts w:ascii="Calibri" w:hAnsi="Calibri" w:cs="Calibri"/>
        </w:rPr>
        <w:t xml:space="preserve"> </w:t>
      </w:r>
      <w:proofErr w:type="gramStart"/>
      <w:r>
        <w:rPr>
          <w:rFonts w:ascii="Calibri" w:hAnsi="Calibri" w:cs="Calibri"/>
        </w:rPr>
        <w:t>similar to</w:t>
      </w:r>
      <w:proofErr w:type="gramEnd"/>
      <w:r>
        <w:rPr>
          <w:rFonts w:ascii="Calibri" w:hAnsi="Calibri" w:cs="Calibri"/>
        </w:rPr>
        <w:t xml:space="preserv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cites). Our term designs sequences similar to </w:t>
      </w:r>
      <w:proofErr w:type="gramStart"/>
      <w:r>
        <w:rPr>
          <w:rFonts w:ascii="Calibri" w:hAnsi="Calibri" w:cs="Calibri"/>
        </w:rPr>
        <w:t>MPs, but</w:t>
      </w:r>
      <w:proofErr w:type="gramEnd"/>
      <w:r>
        <w:rPr>
          <w:rFonts w:ascii="Calibri" w:hAnsi="Calibri" w:cs="Calibri"/>
        </w:rPr>
        <w:t xml:space="preserve"> does not consider the reliance of AAs on each other. To further investigate the impact of packing on these changes, we can calculate how individual AAs might affect those around them</w:t>
      </w:r>
      <w:r>
        <w:rPr>
          <w:rFonts w:ascii="Calibri" w:hAnsi="Calibri" w:cs="Calibri"/>
        </w:rPr>
        <w:t>.</w:t>
      </w:r>
    </w:p>
    <w:p w14:paraId="256378C3" w14:textId="348B7793" w:rsidR="00BB346E" w:rsidRPr="00BB346E" w:rsidRDefault="00BB346E" w:rsidP="00BB346E">
      <w:pPr>
        <w:spacing w:line="480" w:lineRule="auto"/>
        <w:jc w:val="both"/>
        <w:rPr>
          <w:rFonts w:ascii="Calibri" w:hAnsi="Calibri" w:cs="Calibri"/>
          <w:b/>
          <w:bCs/>
        </w:rPr>
      </w:pPr>
      <w:r>
        <w:rPr>
          <w:rFonts w:ascii="Calibri" w:hAnsi="Calibri" w:cs="Calibri"/>
          <w:b/>
          <w:bCs/>
        </w:rPr>
        <w:t xml:space="preserve">I recalculated the MPs for all MPs in OPM as of DATE. </w:t>
      </w:r>
      <w:proofErr w:type="gramStart"/>
      <w:r w:rsidRPr="00BB346E">
        <w:rPr>
          <w:rFonts w:ascii="Calibri" w:hAnsi="Calibri" w:cs="Calibri"/>
          <w:b/>
          <w:bCs/>
        </w:rPr>
        <w:t>Similar to</w:t>
      </w:r>
      <w:proofErr w:type="gramEnd"/>
      <w:r w:rsidRPr="00BB346E">
        <w:rPr>
          <w:rFonts w:ascii="Calibri" w:hAnsi="Calibri" w:cs="Calibri"/>
          <w:b/>
          <w:bCs/>
        </w:rPr>
        <w:t xml:space="preserve"> the original sequence entropy term, I calculated the distribution of pairs of AAs being in the same sequence</w:t>
      </w:r>
      <w:r>
        <w:rPr>
          <w:rFonts w:ascii="Calibri" w:hAnsi="Calibri" w:cs="Calibri"/>
          <w:b/>
          <w:bCs/>
        </w:rPr>
        <w:t xml:space="preserve"> and determined</w:t>
      </w:r>
      <w:r w:rsidRPr="00BB346E">
        <w:rPr>
          <w:rFonts w:ascii="Calibri" w:hAnsi="Calibri" w:cs="Calibri"/>
          <w:b/>
          <w:bCs/>
        </w:rPr>
        <w:t xml:space="preserve"> the average distance between AAs on the same helix.</w:t>
      </w:r>
      <w:r>
        <w:rPr>
          <w:rFonts w:ascii="Calibri" w:hAnsi="Calibri" w:cs="Calibri"/>
          <w:b/>
          <w:bCs/>
        </w:rPr>
        <w:t xml:space="preserve"> </w:t>
      </w:r>
      <w:r w:rsidRPr="00BB346E">
        <w:rPr>
          <w:rFonts w:ascii="Calibri" w:hAnsi="Calibri" w:cs="Calibri"/>
          <w:b/>
          <w:bCs/>
        </w:rPr>
        <w:t xml:space="preserve"> </w:t>
      </w:r>
      <w:r>
        <w:rPr>
          <w:rFonts w:ascii="Calibri" w:hAnsi="Calibri" w:cs="Calibri"/>
          <w:b/>
          <w:bCs/>
        </w:rPr>
        <w:t xml:space="preserve">Talk about results </w:t>
      </w:r>
    </w:p>
    <w:p w14:paraId="3E878311" w14:textId="1A3541B4" w:rsidR="00BB346E" w:rsidRPr="00BB346E" w:rsidRDefault="00BB346E" w:rsidP="00BB346E">
      <w:pPr>
        <w:spacing w:line="480" w:lineRule="auto"/>
        <w:jc w:val="both"/>
        <w:rPr>
          <w:rFonts w:ascii="Calibri" w:hAnsi="Calibri" w:cs="Calibri"/>
          <w:b/>
          <w:bCs/>
        </w:rPr>
      </w:pPr>
      <w:r w:rsidRPr="00BB346E">
        <w:rPr>
          <w:rFonts w:ascii="Calibri" w:hAnsi="Calibri" w:cs="Calibri"/>
          <w:b/>
          <w:bCs/>
        </w:rPr>
        <w:t>I also analyzed the distribution for sequences that successfully associate, pass maltose test, and … for designs</w:t>
      </w:r>
    </w:p>
    <w:p w14:paraId="46B18EA0" w14:textId="24893373" w:rsidR="00BB346E" w:rsidRDefault="00BB346E" w:rsidP="00BB346E">
      <w:pPr>
        <w:spacing w:line="480" w:lineRule="auto"/>
        <w:ind w:firstLine="360"/>
        <w:jc w:val="both"/>
        <w:rPr>
          <w:rFonts w:ascii="Calibri" w:hAnsi="Calibri" w:cs="Calibri"/>
        </w:rPr>
      </w:pPr>
      <w:r>
        <w:rPr>
          <w:rFonts w:ascii="Calibri" w:hAnsi="Calibri" w:cs="Calibri"/>
        </w:rPr>
        <w:t xml:space="preserve">However, with this new term it is possible that we see that the AAs near each other in weaker sequences are not as frequently found in MP structures as in stronger sequences. This gives credence to why our energetics might be better able to predict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s. The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 signature is maintained in our structures, and the frequency at the interface likely …</w:t>
      </w:r>
    </w:p>
    <w:p w14:paraId="5C70AE55" w14:textId="77777777" w:rsidR="00BB346E" w:rsidRPr="00BB346E" w:rsidRDefault="00BB346E" w:rsidP="00BB346E">
      <w:pPr>
        <w:spacing w:line="480" w:lineRule="auto"/>
        <w:rPr>
          <w:rFonts w:ascii="Calibri" w:hAnsi="Calibri" w:cs="Calibri"/>
          <w:b/>
          <w:bCs/>
        </w:rPr>
      </w:pPr>
    </w:p>
    <w:p w14:paraId="4CA6F32A" w14:textId="0629337E" w:rsidR="00A751F0" w:rsidRDefault="00A751F0" w:rsidP="00A751F0">
      <w:pPr>
        <w:pStyle w:val="ThesisTOC2"/>
      </w:pPr>
      <w:r>
        <w:lastRenderedPageBreak/>
        <w:t>4.3.</w:t>
      </w:r>
      <w:r w:rsidR="00445EEA">
        <w:t>3</w:t>
      </w:r>
      <w:r>
        <w:t xml:space="preserve"> Machine Learning </w:t>
      </w:r>
      <w:r w:rsidR="00A81E49">
        <w:t>Ideas</w:t>
      </w:r>
    </w:p>
    <w:p w14:paraId="4875E5AC" w14:textId="40C94531" w:rsidR="00A81E49" w:rsidRDefault="00A81E49" w:rsidP="00A751F0">
      <w:pPr>
        <w:rPr>
          <w:rFonts w:ascii="Calibri" w:hAnsi="Calibri" w:cs="Calibri"/>
        </w:rPr>
      </w:pPr>
      <w:r>
        <w:rPr>
          <w:rFonts w:ascii="Calibri" w:hAnsi="Calibri" w:cs="Calibri"/>
        </w:rPr>
        <w:t xml:space="preserve">One final approach to improving the design procedure is to better optimize our energetic algorithm </w:t>
      </w:r>
      <w:proofErr w:type="gramStart"/>
      <w:r>
        <w:rPr>
          <w:rFonts w:ascii="Calibri" w:hAnsi="Calibri" w:cs="Calibri"/>
        </w:rPr>
        <w:t>through the use of</w:t>
      </w:r>
      <w:proofErr w:type="gramEnd"/>
      <w:r>
        <w:rPr>
          <w:rFonts w:ascii="Calibri" w:hAnsi="Calibri" w:cs="Calibri"/>
        </w:rPr>
        <w:t xml:space="preserve"> machine learning. Another student in the lab is using machine learning to optimize the weights for CATM, giving us a better understanding of what forces contribute more to stability. By taking his approach for sequences outside of the </w:t>
      </w:r>
      <w:proofErr w:type="spellStart"/>
      <w:r>
        <w:rPr>
          <w:rFonts w:ascii="Calibri" w:hAnsi="Calibri" w:cs="Calibri"/>
        </w:rPr>
        <w:t>GASright</w:t>
      </w:r>
      <w:proofErr w:type="spellEnd"/>
      <w:r>
        <w:rPr>
          <w:rFonts w:ascii="Calibri" w:hAnsi="Calibri" w:cs="Calibri"/>
        </w:rPr>
        <w:t xml:space="preserve"> region, we may also be able to identify the reason why our energetics do not correlate well outside of </w:t>
      </w:r>
      <w:proofErr w:type="spellStart"/>
      <w:r>
        <w:rPr>
          <w:rFonts w:ascii="Calibri" w:hAnsi="Calibri" w:cs="Calibri"/>
        </w:rPr>
        <w:t>GASright</w:t>
      </w:r>
      <w:proofErr w:type="spellEnd"/>
      <w:r>
        <w:rPr>
          <w:rFonts w:ascii="Calibri" w:hAnsi="Calibri" w:cs="Calibri"/>
        </w:rPr>
        <w:t xml:space="preserve">. Using linear regression models to fit each of our energetic terms against the dimerization propensity in a 70% train/30% split (cite), will provide us the ability to better predict the energetics of sequences designed outside of </w:t>
      </w:r>
      <w:proofErr w:type="spellStart"/>
      <w:r>
        <w:rPr>
          <w:rFonts w:ascii="Calibri" w:hAnsi="Calibri" w:cs="Calibri"/>
        </w:rPr>
        <w:t>GASright</w:t>
      </w:r>
      <w:proofErr w:type="spellEnd"/>
      <w:r>
        <w:rPr>
          <w:rFonts w:ascii="Calibri" w:hAnsi="Calibri" w:cs="Calibri"/>
        </w:rPr>
        <w:t>.</w:t>
      </w:r>
    </w:p>
    <w:p w14:paraId="5F637A26" w14:textId="60241582" w:rsidR="00A81E49" w:rsidRPr="00A751F0" w:rsidRDefault="00A81E49" w:rsidP="00A751F0">
      <w:pPr>
        <w:rPr>
          <w:rFonts w:ascii="Calibri" w:hAnsi="Calibri" w:cs="Calibri"/>
        </w:rPr>
      </w:pPr>
      <w:r>
        <w:rPr>
          <w:rFonts w:ascii="Calibri" w:hAnsi="Calibri" w:cs="Calibri"/>
        </w:rPr>
        <w:t>An alternative use of machine learning is to …</w:t>
      </w:r>
      <w:r w:rsidR="000C7484">
        <w:rPr>
          <w:rFonts w:ascii="Calibri" w:hAnsi="Calibri" w:cs="Calibri"/>
        </w:rPr>
        <w:t xml:space="preserve">  </w:t>
      </w:r>
    </w:p>
    <w:p w14:paraId="18F2A773" w14:textId="11F6F6DD" w:rsidR="00B124D1" w:rsidRDefault="00B124D1" w:rsidP="00B124D1">
      <w:pPr>
        <w:pStyle w:val="ThesisTOC"/>
      </w:pPr>
      <w:bookmarkStart w:id="6" w:name="_Toc172901156"/>
      <w:r>
        <w:t>4.</w:t>
      </w:r>
      <w:r w:rsidR="0097724A">
        <w:t>4</w:t>
      </w:r>
      <w:r>
        <w:t xml:space="preserve"> Detecting protein concentration in </w:t>
      </w:r>
      <w:proofErr w:type="gramStart"/>
      <w:r>
        <w:t>high-throughput</w:t>
      </w:r>
      <w:bookmarkEnd w:id="6"/>
      <w:proofErr w:type="gramEnd"/>
    </w:p>
    <w:p w14:paraId="5037D773" w14:textId="3CCBC482" w:rsidR="00B124D1" w:rsidRDefault="00B124D1" w:rsidP="001C3E75">
      <w:pPr>
        <w:spacing w:line="480" w:lineRule="auto"/>
        <w:ind w:firstLine="360"/>
        <w:jc w:val="both"/>
        <w:rPr>
          <w:rFonts w:ascii="Calibri" w:hAnsi="Calibri" w:cs="Calibri"/>
        </w:rPr>
      </w:pPr>
      <w:r>
        <w:rPr>
          <w:rFonts w:ascii="Calibri" w:hAnsi="Calibri" w:cs="Calibri"/>
        </w:rPr>
        <w:t xml:space="preserve">One of the weaknesses of our TOXGREEN assay is the inability to accurately assess the expression levels of </w:t>
      </w:r>
      <w:proofErr w:type="gramStart"/>
      <w:r>
        <w:rPr>
          <w:rFonts w:ascii="Calibri" w:hAnsi="Calibri" w:cs="Calibri"/>
        </w:rPr>
        <w:t>each</w:t>
      </w:r>
      <w:proofErr w:type="gramEnd"/>
      <w:r>
        <w:rPr>
          <w:rFonts w:ascii="Calibri" w:hAnsi="Calibri" w:cs="Calibri"/>
        </w:rPr>
        <w:t xml:space="preserve">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w:t>
      </w:r>
      <w:proofErr w:type="gramStart"/>
      <w:r w:rsidR="001C3E75">
        <w:rPr>
          <w:rFonts w:ascii="Calibri" w:hAnsi="Calibri" w:cs="Calibri"/>
        </w:rPr>
        <w:t>control for</w:t>
      </w:r>
      <w:proofErr w:type="gramEnd"/>
      <w:r w:rsidR="001C3E75">
        <w:rPr>
          <w:rFonts w:ascii="Calibri" w:hAnsi="Calibri" w:cs="Calibri"/>
        </w:rPr>
        <w:t xml:space="preserve"> this variable previously by studying the dimerization of interfaces on poly-Leu backbones (cit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figure)</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0C95D276" w14:textId="4BB4B6AB" w:rsidR="00EC6EA4" w:rsidRDefault="00616EE7" w:rsidP="00EC6EA4">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w:t>
      </w:r>
      <w:r w:rsidR="006D3015">
        <w:rPr>
          <w:rFonts w:ascii="Calibri" w:hAnsi="Calibri" w:cs="Calibri"/>
        </w:rPr>
        <w:lastRenderedPageBreak/>
        <w:t xml:space="preserve">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p>
    <w:p w14:paraId="7C0AAD63" w14:textId="19A290B3" w:rsidR="00616EE7" w:rsidRDefault="006D3015" w:rsidP="001C3E75">
      <w:pPr>
        <w:spacing w:line="480" w:lineRule="auto"/>
        <w:ind w:firstLine="360"/>
        <w:jc w:val="both"/>
        <w:rPr>
          <w:rFonts w:ascii="Calibri" w:hAnsi="Calibri" w:cs="Calibri"/>
        </w:rPr>
      </w:pPr>
      <w:r>
        <w:rPr>
          <w:rFonts w:ascii="Calibri" w:hAnsi="Calibri" w:cs="Calibri"/>
        </w:rPr>
        <w:t xml:space="preserve">We could then </w:t>
      </w:r>
      <w:proofErr w:type="gramStart"/>
      <w:r>
        <w:rPr>
          <w:rFonts w:ascii="Calibri" w:hAnsi="Calibri" w:cs="Calibri"/>
        </w:rPr>
        <w:t>normalize</w:t>
      </w:r>
      <w:r w:rsidR="00EC6EA4">
        <w:rPr>
          <w:rFonts w:ascii="Calibri" w:hAnsi="Calibri" w:cs="Calibri"/>
        </w:rPr>
        <w:t xml:space="preserve"> </w:t>
      </w:r>
      <w:r>
        <w:rPr>
          <w:rFonts w:ascii="Calibri" w:hAnsi="Calibri" w:cs="Calibri"/>
        </w:rPr>
        <w:t xml:space="preserve"> by</w:t>
      </w:r>
      <w:proofErr w:type="gramEnd"/>
      <w:r>
        <w:rPr>
          <w:rFonts w:ascii="Calibri" w:hAnsi="Calibri" w:cs="Calibri"/>
        </w:rPr>
        <w:t xml:space="preserve"> the amount of </w:t>
      </w:r>
      <w:proofErr w:type="spellStart"/>
      <w:r>
        <w:rPr>
          <w:rFonts w:ascii="Calibri" w:hAnsi="Calibri" w:cs="Calibri"/>
        </w:rPr>
        <w:t>TagRFP</w:t>
      </w:r>
      <w:proofErr w:type="spellEnd"/>
      <w:r>
        <w:rPr>
          <w:rFonts w:ascii="Calibri" w:hAnsi="Calibri" w:cs="Calibri"/>
        </w:rPr>
        <w:t xml:space="preserve">-t and assess dimerization propensity against expression. </w:t>
      </w:r>
    </w:p>
    <w:p w14:paraId="5BB00516" w14:textId="77777777" w:rsidR="006D3015" w:rsidRDefault="006D3015" w:rsidP="00041FDB">
      <w:pPr>
        <w:rPr>
          <w:rFonts w:ascii="Calibri" w:hAnsi="Calibri" w:cs="Calibri"/>
        </w:rPr>
      </w:pPr>
    </w:p>
    <w:p w14:paraId="543BBCC5" w14:textId="10A98102" w:rsidR="006D3015" w:rsidRPr="006D3015" w:rsidRDefault="006D3015" w:rsidP="006D3015">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Pr="006D3015">
        <w:t xml:space="preserve">Lyu, Z., Yahashiri, A., Yang, X., McCausland, J. W., Kaus, G. M., McQuillen, R.,…Xiao, J. (2022). FtsN maintains active septal cell wall synthesis by forming a processive complex with the septum-specific peptidoglycan synthases in E. coli. </w:t>
      </w:r>
      <w:r w:rsidRPr="006D3015">
        <w:rPr>
          <w:i/>
        </w:rPr>
        <w:t>Nature Communications</w:t>
      </w:r>
      <w:r w:rsidRPr="006D3015">
        <w:t>,</w:t>
      </w:r>
      <w:r w:rsidRPr="006D3015">
        <w:rPr>
          <w:i/>
        </w:rPr>
        <w:t xml:space="preserve"> 13</w:t>
      </w:r>
      <w:r w:rsidRPr="006D3015">
        <w:t xml:space="preserve">(1), 5751. </w:t>
      </w:r>
      <w:hyperlink r:id="rId6" w:history="1">
        <w:r w:rsidRPr="006D3015">
          <w:rPr>
            <w:rStyle w:val="Hyperlink"/>
          </w:rPr>
          <w:t>https://doi.org/10.1038/s41467-022-33404-8</w:t>
        </w:r>
      </w:hyperlink>
      <w:r w:rsidRPr="006D3015">
        <w:t xml:space="preserve"> </w:t>
      </w:r>
    </w:p>
    <w:p w14:paraId="37FF2734" w14:textId="34B338FB" w:rsidR="006D3015" w:rsidRPr="006D3015" w:rsidRDefault="006D3015" w:rsidP="006D3015">
      <w:pPr>
        <w:pStyle w:val="EndNoteBibliography"/>
        <w:spacing w:after="0"/>
        <w:ind w:left="720" w:hanging="720"/>
      </w:pPr>
      <w:r w:rsidRPr="006D3015">
        <w:t xml:space="preserve">Navarro, P. P., Vettiger, A., Ananda, V. Y., Llopis, P. M., Allolio, C., Bernhardt, T. G., &amp; Chao, L. H. (2022). Cell wall synthesis and remodelling dynamics determine division site architecture and cell shape in Escherichia coli. </w:t>
      </w:r>
      <w:r w:rsidRPr="006D3015">
        <w:rPr>
          <w:i/>
        </w:rPr>
        <w:t>Nature Microbiology</w:t>
      </w:r>
      <w:r w:rsidRPr="006D3015">
        <w:t>,</w:t>
      </w:r>
      <w:r w:rsidRPr="006D3015">
        <w:rPr>
          <w:i/>
        </w:rPr>
        <w:t xml:space="preserve"> 7</w:t>
      </w:r>
      <w:r w:rsidRPr="006D3015">
        <w:t xml:space="preserve">(10), 1621-1634. </w:t>
      </w:r>
      <w:hyperlink r:id="rId7" w:history="1">
        <w:r w:rsidRPr="006D3015">
          <w:rPr>
            <w:rStyle w:val="Hyperlink"/>
          </w:rPr>
          <w:t>https://doi.org/10.1038/s41564-022-01210-z</w:t>
        </w:r>
      </w:hyperlink>
      <w:r w:rsidRPr="006D3015">
        <w:t xml:space="preserve"> </w:t>
      </w:r>
    </w:p>
    <w:p w14:paraId="2A1ECD02" w14:textId="6C2C267E" w:rsidR="006D3015" w:rsidRPr="006D3015" w:rsidRDefault="006D3015" w:rsidP="006D3015">
      <w:pPr>
        <w:pStyle w:val="EndNoteBibliography"/>
        <w:ind w:left="720" w:hanging="720"/>
      </w:pPr>
      <w:r w:rsidRPr="006D3015">
        <w:t xml:space="preserve">Yang, X., McQuillen, R., Lyu, Z., Phillips-Mason, P., De La Cruz, A., McCausland, J. W.,…Xiao, J. (2021). A two-track model for the spatiotemporal coordination of bacterial septal cell wall synthesis revealed by single-molecule imaging of FtsW. </w:t>
      </w:r>
      <w:r w:rsidRPr="006D3015">
        <w:rPr>
          <w:i/>
        </w:rPr>
        <w:t>Nature Microbiology</w:t>
      </w:r>
      <w:r w:rsidRPr="006D3015">
        <w:t>,</w:t>
      </w:r>
      <w:r w:rsidRPr="006D3015">
        <w:rPr>
          <w:i/>
        </w:rPr>
        <w:t xml:space="preserve"> 6</w:t>
      </w:r>
      <w:r w:rsidRPr="006D3015">
        <w:t xml:space="preserve">(5), 584-593. </w:t>
      </w:r>
      <w:hyperlink r:id="rId8" w:history="1">
        <w:r w:rsidRPr="006D3015">
          <w:rPr>
            <w:rStyle w:val="Hyperlink"/>
          </w:rPr>
          <w:t>https://doi.org/10.1038/s41564-020-00853-0</w:t>
        </w:r>
      </w:hyperlink>
      <w:r w:rsidRPr="006D3015">
        <w:t xml:space="preserve"> </w:t>
      </w:r>
    </w:p>
    <w:p w14:paraId="1BC0578A" w14:textId="708E9CB5" w:rsidR="00280CFD" w:rsidRDefault="006D3015" w:rsidP="00041FDB">
      <w:pPr>
        <w:rPr>
          <w:rFonts w:ascii="Calibri" w:hAnsi="Calibri" w:cs="Calibri"/>
        </w:rPr>
      </w:pPr>
      <w:r>
        <w:rPr>
          <w:rFonts w:ascii="Calibri" w:hAnsi="Calibri" w:cs="Calibri"/>
        </w:rPr>
        <w:fldChar w:fldCharType="end"/>
      </w:r>
    </w:p>
    <w:sectPr w:rsidR="00280C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624A2"/>
    <w:rsid w:val="000A3B41"/>
    <w:rsid w:val="000A537D"/>
    <w:rsid w:val="000B620E"/>
    <w:rsid w:val="000C44D6"/>
    <w:rsid w:val="000C5F1D"/>
    <w:rsid w:val="000C7484"/>
    <w:rsid w:val="000F6415"/>
    <w:rsid w:val="00154C89"/>
    <w:rsid w:val="001C3E75"/>
    <w:rsid w:val="001E0744"/>
    <w:rsid w:val="001E3F9F"/>
    <w:rsid w:val="00280CFD"/>
    <w:rsid w:val="002D19A2"/>
    <w:rsid w:val="0031351F"/>
    <w:rsid w:val="00316C9B"/>
    <w:rsid w:val="00325127"/>
    <w:rsid w:val="00327B4B"/>
    <w:rsid w:val="00335B52"/>
    <w:rsid w:val="003D75AC"/>
    <w:rsid w:val="003F1812"/>
    <w:rsid w:val="00445EEA"/>
    <w:rsid w:val="004A4665"/>
    <w:rsid w:val="004D5B87"/>
    <w:rsid w:val="00512739"/>
    <w:rsid w:val="00555486"/>
    <w:rsid w:val="00562350"/>
    <w:rsid w:val="00572A1C"/>
    <w:rsid w:val="0059601F"/>
    <w:rsid w:val="005C0A33"/>
    <w:rsid w:val="005D4074"/>
    <w:rsid w:val="005E6AC9"/>
    <w:rsid w:val="0060288B"/>
    <w:rsid w:val="00616EE7"/>
    <w:rsid w:val="00640599"/>
    <w:rsid w:val="00646CA8"/>
    <w:rsid w:val="00655B52"/>
    <w:rsid w:val="00662ABB"/>
    <w:rsid w:val="00672EA8"/>
    <w:rsid w:val="00696A84"/>
    <w:rsid w:val="006A7938"/>
    <w:rsid w:val="006D3015"/>
    <w:rsid w:val="00735E9C"/>
    <w:rsid w:val="0075103F"/>
    <w:rsid w:val="00751ACA"/>
    <w:rsid w:val="00770472"/>
    <w:rsid w:val="00796051"/>
    <w:rsid w:val="007A35DC"/>
    <w:rsid w:val="007C4931"/>
    <w:rsid w:val="007D1336"/>
    <w:rsid w:val="00847ABF"/>
    <w:rsid w:val="008B7133"/>
    <w:rsid w:val="008B78B4"/>
    <w:rsid w:val="009023B0"/>
    <w:rsid w:val="009161EB"/>
    <w:rsid w:val="00942361"/>
    <w:rsid w:val="0097724A"/>
    <w:rsid w:val="009E68B3"/>
    <w:rsid w:val="00A039CB"/>
    <w:rsid w:val="00A25B55"/>
    <w:rsid w:val="00A4522E"/>
    <w:rsid w:val="00A751F0"/>
    <w:rsid w:val="00A81E49"/>
    <w:rsid w:val="00AF71B8"/>
    <w:rsid w:val="00B124D1"/>
    <w:rsid w:val="00B23C39"/>
    <w:rsid w:val="00B332C6"/>
    <w:rsid w:val="00BA6DD6"/>
    <w:rsid w:val="00BB2E23"/>
    <w:rsid w:val="00BB346E"/>
    <w:rsid w:val="00C209A0"/>
    <w:rsid w:val="00C37B9E"/>
    <w:rsid w:val="00C44D90"/>
    <w:rsid w:val="00C5030B"/>
    <w:rsid w:val="00D426FF"/>
    <w:rsid w:val="00D852F4"/>
    <w:rsid w:val="00DB20C7"/>
    <w:rsid w:val="00DB2172"/>
    <w:rsid w:val="00DC0227"/>
    <w:rsid w:val="00DC1376"/>
    <w:rsid w:val="00DF0028"/>
    <w:rsid w:val="00E45167"/>
    <w:rsid w:val="00E86C6F"/>
    <w:rsid w:val="00EA28BA"/>
    <w:rsid w:val="00EA7959"/>
    <w:rsid w:val="00EB0318"/>
    <w:rsid w:val="00EC6EA4"/>
    <w:rsid w:val="00ED32F5"/>
    <w:rsid w:val="00F047DB"/>
    <w:rsid w:val="00FB04E2"/>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A78CF"/>
  <w15:chartTrackingRefBased/>
  <w15:docId w15:val="{A4B0559D-22BD-483F-84AA-73A17716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64-020-00853-0" TargetMode="External"/><Relationship Id="rId3" Type="http://schemas.openxmlformats.org/officeDocument/2006/relationships/styles" Target="styles.xml"/><Relationship Id="rId7" Type="http://schemas.openxmlformats.org/officeDocument/2006/relationships/hyperlink" Target="https://doi.org/10.1038/s41564-022-01210-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38/s41467-022-33404-8"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13</Pages>
  <Words>3425</Words>
  <Characters>19528</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dcterms:created xsi:type="dcterms:W3CDTF">2024-07-28T21:52:00Z</dcterms:created>
  <dcterms:modified xsi:type="dcterms:W3CDTF">2024-07-29T04:27:00Z</dcterms:modified>
</cp:coreProperties>
</file>